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commentRangeStart w:id="2"/>
      <w:commentRangeStart w:id="3"/>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commentRangeEnd w:id="1"/>
      <w:r w:rsidR="007C53E5">
        <w:rPr>
          <w:rStyle w:val="CommentReference"/>
          <w:rFonts w:asciiTheme="minorHAnsi" w:eastAsiaTheme="minorHAnsi" w:hAnsiTheme="minorHAnsi" w:cstheme="minorBidi"/>
          <w:lang w:val="en-GB"/>
        </w:rPr>
        <w:commentReference w:id="1"/>
      </w:r>
      <w:commentRangeEnd w:id="2"/>
      <w:commentRangeEnd w:id="3"/>
      <w:r w:rsidR="008A2F01">
        <w:rPr>
          <w:rStyle w:val="CommentReference"/>
          <w:rFonts w:asciiTheme="minorHAnsi" w:eastAsiaTheme="minorHAnsi" w:hAnsiTheme="minorHAnsi" w:cstheme="minorBidi"/>
          <w:lang w:val="en-GB"/>
        </w:rPr>
        <w:commentReference w:id="2"/>
      </w:r>
      <w:r w:rsidR="00133F07">
        <w:rPr>
          <w:rStyle w:val="CommentReference"/>
          <w:rFonts w:asciiTheme="minorHAnsi" w:eastAsiaTheme="minorHAnsi" w:hAnsiTheme="minorHAnsi" w:cstheme="minorBidi"/>
          <w:lang w:val="en-GB"/>
        </w:rPr>
        <w:commentReference w:id="3"/>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4"/>
      <w:r w:rsidRPr="00BE40FA">
        <w:rPr>
          <w:i/>
          <w:iCs/>
          <w:color w:val="000000" w:themeColor="text1"/>
        </w:rPr>
        <w:t>PhD</w:t>
      </w:r>
      <w:commentRangeEnd w:id="4"/>
      <w:r w:rsidR="00BD56DA">
        <w:rPr>
          <w:rStyle w:val="CommentReference"/>
          <w:rFonts w:asciiTheme="minorHAnsi" w:eastAsiaTheme="minorHAnsi" w:hAnsiTheme="minorHAnsi" w:cstheme="minorBidi"/>
          <w:lang w:val="en-GB"/>
        </w:rPr>
        <w:commentReference w:id="4"/>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5"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6" w:author="Ole Raaschou-Nielsen" w:date="2021-10-18T11:27:00Z"/>
          <w:bCs/>
          <w:color w:val="000000" w:themeColor="text1"/>
        </w:rPr>
      </w:pPr>
      <w:ins w:id="7"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8"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ins w:id="9"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10"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ins w:id="11" w:author="Jibran Khan" w:date="2021-10-23T14:44:00Z"/>
          <w:bCs/>
          <w:color w:val="000000" w:themeColor="text1"/>
        </w:rPr>
      </w:pPr>
      <w:r w:rsidRPr="00BE40FA">
        <w:rPr>
          <w:bCs/>
          <w:color w:val="000000" w:themeColor="text1"/>
        </w:rPr>
        <w:t>Department of Environmental Science, Aarhus University, Roskilde, Denmark</w:t>
      </w:r>
    </w:p>
    <w:p w14:paraId="2601D5EB" w14:textId="76C03DE0" w:rsidR="008A2F01" w:rsidRPr="00BE40FA" w:rsidRDefault="008A2F01" w:rsidP="00042EDE">
      <w:pPr>
        <w:spacing w:line="240" w:lineRule="auto"/>
        <w:outlineLvl w:val="0"/>
        <w:rPr>
          <w:bCs/>
          <w:color w:val="000000" w:themeColor="text1"/>
        </w:rPr>
      </w:pPr>
      <w:ins w:id="12" w:author="Jibran Khan" w:date="2021-10-23T14:44:00Z">
        <w:r w:rsidRPr="00BE40FA">
          <w:rPr>
            <w:bCs/>
            <w:color w:val="000000" w:themeColor="text1"/>
          </w:rPr>
          <w:t>Department of Environmental Science, Aarhus University, Roskilde, Denmark</w:t>
        </w:r>
      </w:ins>
    </w:p>
    <w:p w14:paraId="17E8F357" w14:textId="60317DD0" w:rsidR="00923BBD" w:rsidRDefault="00923BBD" w:rsidP="00042EDE">
      <w:pPr>
        <w:spacing w:line="240" w:lineRule="auto"/>
        <w:outlineLvl w:val="0"/>
        <w:rPr>
          <w:ins w:id="13" w:author="Matthias Ketzel" w:date="2021-10-21T21:56:00Z"/>
          <w:bCs/>
          <w:color w:val="000000" w:themeColor="text1"/>
        </w:rPr>
      </w:pPr>
    </w:p>
    <w:p w14:paraId="6735FD23" w14:textId="52524F07" w:rsidR="00BF6899" w:rsidRPr="00BE40FA" w:rsidRDefault="00BF6899" w:rsidP="00BF6899">
      <w:pPr>
        <w:spacing w:line="240" w:lineRule="auto"/>
        <w:outlineLvl w:val="0"/>
        <w:rPr>
          <w:ins w:id="14" w:author="Matthias Ketzel" w:date="2021-10-21T21:56:00Z"/>
          <w:bCs/>
          <w:i/>
          <w:iCs/>
          <w:color w:val="000000" w:themeColor="text1"/>
        </w:rPr>
      </w:pPr>
      <w:ins w:id="15" w:author="Matthias Ketzel" w:date="2021-10-21T21:56:00Z">
        <w:r w:rsidRPr="00BE40FA">
          <w:rPr>
            <w:i/>
            <w:iCs/>
            <w:color w:val="000000" w:themeColor="text1"/>
          </w:rPr>
          <w:t>J</w:t>
        </w:r>
      </w:ins>
      <w:ins w:id="16" w:author="Matthias Ketzel" w:date="2021-10-21T21:57:00Z">
        <w:r>
          <w:rPr>
            <w:i/>
            <w:iCs/>
            <w:color w:val="000000" w:themeColor="text1"/>
          </w:rPr>
          <w:t>ørgen Brandt</w:t>
        </w:r>
      </w:ins>
      <w:ins w:id="17"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8" w:author="Matthias Ketzel" w:date="2021-10-21T21:56:00Z"/>
          <w:bCs/>
          <w:color w:val="000000" w:themeColor="text1"/>
        </w:rPr>
      </w:pPr>
      <w:ins w:id="19"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20" w:author="Matthias Ketzel" w:date="2021-10-21T21:58:00Z"/>
          <w:bCs/>
          <w:color w:val="000000" w:themeColor="text1"/>
        </w:rPr>
      </w:pPr>
      <w:ins w:id="21" w:author="Matthias Ketzel" w:date="2021-10-21T21:58:00Z">
        <w:r w:rsidRPr="00BF6899">
          <w:rPr>
            <w:bCs/>
            <w:color w:val="000000" w:themeColor="text1"/>
          </w:rPr>
          <w:t>iClimat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lastRenderedPageBreak/>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ins w:id="22" w:author="Weisskopf" w:date="2021-10-22T16:38:00Z">
        <w:r w:rsidR="00B342CD">
          <w:rPr>
            <w:bCs/>
            <w:color w:val="000000" w:themeColor="text1"/>
          </w:rPr>
          <w:t>s</w:t>
        </w:r>
      </w:ins>
      <w:r w:rsidRPr="00BE40FA">
        <w:rPr>
          <w:bCs/>
          <w:color w:val="000000" w:themeColor="text1"/>
        </w:rPr>
        <w:t xml:space="preserve"> of Environmental Health</w:t>
      </w:r>
      <w:ins w:id="23" w:author="Weisskopf" w:date="2021-10-22T16:38:00Z">
        <w:r w:rsidR="00B342CD">
          <w:rPr>
            <w:bCs/>
            <w:color w:val="000000" w:themeColor="text1"/>
          </w:rPr>
          <w:t xml:space="preserve"> and Epidemiology</w:t>
        </w:r>
      </w:ins>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0"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24"/>
      <w:r w:rsidR="009C4635">
        <w:rPr>
          <w:bCs/>
        </w:rPr>
        <w:t>XX</w:t>
      </w:r>
      <w:commentRangeEnd w:id="24"/>
      <w:r w:rsidR="0061229F">
        <w:rPr>
          <w:rStyle w:val="CommentReference"/>
          <w:rFonts w:asciiTheme="minorHAnsi" w:eastAsiaTheme="minorHAnsi" w:hAnsiTheme="minorHAnsi" w:cstheme="minorBidi"/>
          <w:lang w:val="en-GB"/>
        </w:rPr>
        <w:commentReference w:id="24"/>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5"/>
      <w:r w:rsidR="009C4635">
        <w:rPr>
          <w:bCs/>
        </w:rPr>
        <w:t>XX</w:t>
      </w:r>
      <w:commentRangeEnd w:id="25"/>
      <w:r w:rsidR="003757EC">
        <w:rPr>
          <w:rStyle w:val="CommentReference"/>
          <w:rFonts w:asciiTheme="minorHAnsi" w:eastAsiaTheme="minorHAnsi" w:hAnsiTheme="minorHAnsi" w:cstheme="minorBidi"/>
          <w:lang w:val="en-GB"/>
        </w:rPr>
        <w:commentReference w:id="25"/>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6"/>
      <w:del w:id="27" w:author="Johnni Hansen" w:date="2021-10-22T12:47:00Z">
        <w:r w:rsidR="00AA401F" w:rsidRPr="00BE40FA" w:rsidDel="00133F07">
          <w:rPr>
            <w:bCs/>
          </w:rPr>
          <w:delText xml:space="preserve">traffic-related </w:delText>
        </w:r>
        <w:commentRangeEnd w:id="26"/>
        <w:r w:rsidR="00BB783C" w:rsidDel="00133F07">
          <w:rPr>
            <w:rStyle w:val="CommentReference"/>
            <w:rFonts w:asciiTheme="minorHAnsi" w:eastAsiaTheme="minorHAnsi" w:hAnsiTheme="minorHAnsi" w:cstheme="minorBidi"/>
            <w:lang w:val="en-GB"/>
          </w:rPr>
          <w:commentReference w:id="26"/>
        </w:r>
      </w:del>
      <w:ins w:id="28"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9"/>
      <w:r w:rsidR="00D811CD" w:rsidRPr="00F2291E">
        <w:rPr>
          <w:bCs/>
        </w:rPr>
        <w:t xml:space="preserve">and </w:t>
      </w:r>
      <w:r w:rsidR="00DC1820" w:rsidRPr="00F2291E">
        <w:rPr>
          <w:bCs/>
        </w:rPr>
        <w:t>combined</w:t>
      </w:r>
      <w:commentRangeEnd w:id="29"/>
      <w:r w:rsidR="00BB783C">
        <w:rPr>
          <w:rStyle w:val="CommentReference"/>
          <w:rFonts w:asciiTheme="minorHAnsi" w:eastAsiaTheme="minorHAnsi" w:hAnsiTheme="minorHAnsi" w:cstheme="minorBidi"/>
          <w:lang w:val="en-GB"/>
        </w:rPr>
        <w:commentReference w:id="29"/>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30"/>
      <w:r w:rsidR="00C4666A">
        <w:rPr>
          <w:bCs/>
        </w:rPr>
        <w:t xml:space="preserve">a </w:t>
      </w:r>
      <w:r w:rsidR="00F45669" w:rsidRPr="00BE40FA">
        <w:rPr>
          <w:bCs/>
        </w:rPr>
        <w:t xml:space="preserve">5-year concentration </w:t>
      </w:r>
      <w:r w:rsidR="00F45669" w:rsidRPr="00F2291E">
        <w:rPr>
          <w:bCs/>
        </w:rPr>
        <w:t xml:space="preserve">of </w:t>
      </w:r>
      <w:commentRangeEnd w:id="30"/>
      <w:r w:rsidR="00BB783C">
        <w:rPr>
          <w:rStyle w:val="CommentReference"/>
          <w:rFonts w:asciiTheme="minorHAnsi" w:eastAsiaTheme="minorHAnsi" w:hAnsiTheme="minorHAnsi" w:cstheme="minorBidi"/>
          <w:lang w:val="en-GB"/>
        </w:rPr>
        <w:commentReference w:id="30"/>
      </w:r>
      <w:r w:rsidR="00F45669" w:rsidRPr="00F2291E">
        <w:rPr>
          <w:bCs/>
        </w:rPr>
        <w:t>tr</w:t>
      </w:r>
      <w:commentRangeStart w:id="31"/>
      <w:r w:rsidR="00F45669" w:rsidRPr="00F2291E">
        <w:rPr>
          <w:bCs/>
        </w:rPr>
        <w:t>affic</w:t>
      </w:r>
      <w:r w:rsidR="00F45669" w:rsidRPr="00BE40FA">
        <w:rPr>
          <w:bCs/>
        </w:rPr>
        <w:t>-related</w:t>
      </w:r>
      <w:commentRangeEnd w:id="31"/>
      <w:r w:rsidR="00BB783C">
        <w:rPr>
          <w:rStyle w:val="CommentReference"/>
          <w:rFonts w:asciiTheme="minorHAnsi" w:eastAsiaTheme="minorHAnsi" w:hAnsiTheme="minorHAnsi" w:cstheme="minorBidi"/>
          <w:lang w:val="en-GB"/>
        </w:rPr>
        <w:commentReference w:id="31"/>
      </w:r>
      <w:r w:rsidR="00F45669" w:rsidRPr="00BE40FA">
        <w:rPr>
          <w:bCs/>
        </w:rPr>
        <w:t xml:space="preserve"> pollut</w:t>
      </w:r>
      <w:commentRangeStart w:id="32"/>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32"/>
      <w:r w:rsidR="00BB783C">
        <w:rPr>
          <w:rStyle w:val="CommentReference"/>
          <w:rFonts w:asciiTheme="minorHAnsi" w:eastAsiaTheme="minorHAnsi" w:hAnsiTheme="minorHAnsi" w:cstheme="minorBidi"/>
          <w:lang w:val="en-GB"/>
        </w:rPr>
        <w:commentReference w:id="32"/>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w:t>
      </w:r>
      <w:commentRangeStart w:id="33"/>
      <w:r w:rsidR="00EC7D03" w:rsidRPr="00BE40FA">
        <w:rPr>
          <w:bCs/>
        </w:rPr>
        <w:t>traffic-related</w:t>
      </w:r>
      <w:commentRangeEnd w:id="33"/>
      <w:r w:rsidR="001338E0">
        <w:rPr>
          <w:rStyle w:val="CommentReference"/>
          <w:rFonts w:asciiTheme="minorHAnsi" w:eastAsiaTheme="minorHAnsi" w:hAnsiTheme="minorHAnsi" w:cstheme="minorBidi"/>
          <w:lang w:val="en-GB"/>
        </w:rPr>
        <w:commentReference w:id="33"/>
      </w:r>
      <w:r w:rsidR="00EC7D03" w:rsidRPr="00BE40FA">
        <w:rPr>
          <w:bCs/>
        </w:rPr>
        <w:t xml:space="preserve"> </w:t>
      </w:r>
      <w:r w:rsidR="00BD5944">
        <w:rPr>
          <w:bCs/>
        </w:rPr>
        <w:t>pollutants</w:t>
      </w:r>
      <w:r w:rsidR="00EC7D03" w:rsidRPr="00BE40FA">
        <w:rPr>
          <w:bCs/>
        </w:rPr>
        <w:t xml:space="preserve">. Further work is needed to understand the role of air pollution on ALS pathogenesis and </w:t>
      </w:r>
      <w:commentRangeStart w:id="34"/>
      <w:r w:rsidR="00EC7D03" w:rsidRPr="00BE40FA">
        <w:rPr>
          <w:bCs/>
        </w:rPr>
        <w:t>timing of onset</w:t>
      </w:r>
      <w:commentRangeEnd w:id="34"/>
      <w:r w:rsidR="00867E60">
        <w:rPr>
          <w:rStyle w:val="CommentReference"/>
          <w:rFonts w:asciiTheme="minorHAnsi" w:eastAsiaTheme="minorHAnsi" w:hAnsiTheme="minorHAnsi" w:cstheme="minorBidi"/>
          <w:lang w:val="en-GB"/>
        </w:rPr>
        <w:commentReference w:id="34"/>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63BCC0F4"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35"/>
      <w:r w:rsidRPr="00BE40FA">
        <w:rPr>
          <w:bCs/>
        </w:rPr>
        <w:t xml:space="preserve">prospectively collected </w:t>
      </w:r>
      <w:commentRangeEnd w:id="35"/>
      <w:r w:rsidR="00867E60">
        <w:rPr>
          <w:rStyle w:val="CommentReference"/>
          <w:rFonts w:asciiTheme="minorHAnsi" w:eastAsiaTheme="minorHAnsi" w:hAnsiTheme="minorHAnsi" w:cstheme="minorBidi"/>
          <w:lang w:val="en-GB"/>
        </w:rPr>
        <w:commentReference w:id="35"/>
      </w:r>
      <w:r w:rsidRPr="00BE40FA">
        <w:rPr>
          <w:bCs/>
        </w:rPr>
        <w:t xml:space="preserve">data from the Danish National Registers system from </w:t>
      </w:r>
      <w:r w:rsidR="00D4053A">
        <w:rPr>
          <w:color w:val="000000" w:themeColor="text1"/>
        </w:rPr>
        <w:t xml:space="preserve">3,939 </w:t>
      </w:r>
      <w:r w:rsidRPr="00BE40FA">
        <w:rPr>
          <w:bCs/>
        </w:rPr>
        <w:t>ALS cases diagnosed between 1989 – 2013 and matched on</w:t>
      </w:r>
      <w:del w:id="36" w:author="Johnni Hansen" w:date="2021-10-22T12:50:00Z">
        <w:r w:rsidRPr="00BE40FA" w:rsidDel="00C86326">
          <w:rPr>
            <w:bCs/>
          </w:rPr>
          <w:delText xml:space="preserve"> age</w:delText>
        </w:r>
      </w:del>
      <w:r w:rsidRPr="00BE40FA">
        <w:rPr>
          <w:bCs/>
        </w:rPr>
        <w:t xml:space="preserve">, sex, </w:t>
      </w:r>
      <w:del w:id="37" w:author="Johnni Hansen" w:date="2021-10-22T12:50:00Z">
        <w:r w:rsidR="00280CDE" w:rsidDel="00C86326">
          <w:rPr>
            <w:bCs/>
          </w:rPr>
          <w:delText xml:space="preserve">date </w:delText>
        </w:r>
      </w:del>
      <w:ins w:id="38"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39" w:author="Johnni Hansen" w:date="2021-10-22T13:37:00Z">
        <w:r w:rsidR="00130D2B" w:rsidDel="003651D2">
          <w:rPr>
            <w:bCs/>
          </w:rPr>
          <w:delText xml:space="preserve"> </w:delText>
        </w:r>
      </w:del>
      <w:ins w:id="40" w:author="Johnni Hansen" w:date="2021-10-22T12:51:00Z">
        <w:r w:rsidR="00C86326">
          <w:rPr>
            <w:bCs/>
          </w:rPr>
          <w:t xml:space="preserve"> </w:t>
        </w:r>
      </w:ins>
      <w:r w:rsidRPr="00BE40FA">
        <w:rPr>
          <w:bCs/>
        </w:rPr>
        <w:t>controls</w:t>
      </w:r>
      <w:ins w:id="41" w:author="Johnni Hansen" w:date="2021-10-22T13:37:00Z">
        <w:r w:rsidR="003651D2">
          <w:rPr>
            <w:bCs/>
          </w:rPr>
          <w:t xml:space="preserve"> free of ALS at index date</w:t>
        </w:r>
      </w:ins>
      <w:r w:rsidRPr="00BE40FA">
        <w:rPr>
          <w:bCs/>
        </w:rPr>
        <w:t>.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42"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43"/>
      <w:commentRangeStart w:id="44"/>
      <w:r w:rsidRPr="00BE40FA">
        <w:rPr>
          <w:bCs/>
        </w:rPr>
        <w:t>nitrogen oxides (NO</w:t>
      </w:r>
      <w:r w:rsidRPr="00BE40FA">
        <w:rPr>
          <w:bCs/>
          <w:vertAlign w:val="subscript"/>
        </w:rPr>
        <w:t>x</w:t>
      </w:r>
      <w:r w:rsidRPr="00BE40FA">
        <w:rPr>
          <w:bCs/>
        </w:rPr>
        <w:t xml:space="preserve">), carbon monoxide (CO), </w:t>
      </w:r>
      <w:commentRangeEnd w:id="43"/>
      <w:r w:rsidR="00867E60">
        <w:rPr>
          <w:rStyle w:val="CommentReference"/>
          <w:rFonts w:asciiTheme="minorHAnsi" w:eastAsiaTheme="minorHAnsi" w:hAnsiTheme="minorHAnsi" w:cstheme="minorBidi"/>
          <w:lang w:val="en-GB"/>
        </w:rPr>
        <w:commentReference w:id="43"/>
      </w:r>
      <w:commentRangeEnd w:id="44"/>
      <w:r w:rsidR="007C7AA3">
        <w:rPr>
          <w:rStyle w:val="CommentReference"/>
          <w:rFonts w:asciiTheme="minorHAnsi" w:eastAsiaTheme="minorHAnsi" w:hAnsiTheme="minorHAnsi" w:cstheme="minorBidi"/>
          <w:lang w:val="en-GB"/>
        </w:rPr>
        <w:commentReference w:id="44"/>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 xml:space="preserve">Bayesian </w:t>
      </w:r>
      <w:commentRangeStart w:id="45"/>
      <w:r w:rsidR="00130D2B" w:rsidRPr="00BE40FA">
        <w:rPr>
          <w:bCs/>
        </w:rPr>
        <w:t xml:space="preserve">hierarchical </w:t>
      </w:r>
      <w:commentRangeEnd w:id="45"/>
      <w:r w:rsidR="00C24B3C">
        <w:rPr>
          <w:rStyle w:val="CommentReference"/>
          <w:rFonts w:asciiTheme="minorHAnsi" w:eastAsiaTheme="minorHAnsi" w:hAnsiTheme="minorHAnsi" w:cstheme="minorBidi"/>
          <w:lang w:val="en-GB"/>
        </w:rPr>
        <w:commentReference w:id="45"/>
      </w:r>
      <w:r w:rsidR="00130D2B" w:rsidRPr="00BE40FA">
        <w:rPr>
          <w:bCs/>
        </w:rPr>
        <w:t>conditional logistic model</w:t>
      </w:r>
      <w:r w:rsidR="00594CE8">
        <w:rPr>
          <w:bCs/>
        </w:rPr>
        <w:t xml:space="preserve"> and adjusted for potential confounders to estimate the </w:t>
      </w:r>
      <w:commentRangeStart w:id="46"/>
      <w:commentRangeStart w:id="47"/>
      <w:r w:rsidR="00594CE8">
        <w:rPr>
          <w:bCs/>
        </w:rPr>
        <w:t>overall traffic association</w:t>
      </w:r>
      <w:commentRangeEnd w:id="46"/>
      <w:r w:rsidR="00C24B3C">
        <w:rPr>
          <w:rStyle w:val="CommentReference"/>
          <w:rFonts w:asciiTheme="minorHAnsi" w:eastAsiaTheme="minorHAnsi" w:hAnsiTheme="minorHAnsi" w:cstheme="minorBidi"/>
          <w:lang w:val="en-GB"/>
        </w:rPr>
        <w:commentReference w:id="46"/>
      </w:r>
      <w:r w:rsidR="00594CE8">
        <w:rPr>
          <w:bCs/>
        </w:rPr>
        <w:t xml:space="preserve">, the joint association </w:t>
      </w:r>
      <w:commentRangeEnd w:id="47"/>
      <w:r w:rsidR="000217BC">
        <w:rPr>
          <w:rStyle w:val="CommentReference"/>
          <w:rFonts w:asciiTheme="minorHAnsi" w:eastAsiaTheme="minorHAnsi" w:hAnsiTheme="minorHAnsi" w:cstheme="minorBidi"/>
          <w:lang w:val="en-GB"/>
        </w:rPr>
        <w:commentReference w:id="47"/>
      </w:r>
      <w:r w:rsidR="00594CE8">
        <w:rPr>
          <w:bCs/>
        </w:rPr>
        <w:t xml:space="preserve">with the 3 </w:t>
      </w:r>
      <w:del w:id="48" w:author="Jørgen Brandt" w:date="2021-10-25T13:26:00Z">
        <w:r w:rsidR="00594CE8" w:rsidDel="00783637">
          <w:rPr>
            <w:bCs/>
          </w:rPr>
          <w:delText xml:space="preserve">traffic-related </w:delText>
        </w:r>
      </w:del>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49"/>
      <w:r w:rsidR="00643397">
        <w:rPr>
          <w:bCs/>
        </w:rPr>
        <w:t xml:space="preserve">overall traffic </w:t>
      </w:r>
      <w:commentRangeEnd w:id="49"/>
      <w:r w:rsidR="000217BC">
        <w:rPr>
          <w:rStyle w:val="CommentReference"/>
          <w:rFonts w:asciiTheme="minorHAnsi" w:eastAsiaTheme="minorHAnsi" w:hAnsiTheme="minorHAnsi" w:cstheme="minorBidi"/>
          <w:lang w:val="en-GB"/>
        </w:rPr>
        <w:commentReference w:id="49"/>
      </w:r>
      <w:r w:rsidR="00643397">
        <w:rPr>
          <w:bCs/>
        </w:rPr>
        <w:t>and specific traffic-related pollutant</w:t>
      </w:r>
      <w:r w:rsidR="003E0158">
        <w:rPr>
          <w:bCs/>
        </w:rPr>
        <w:t xml:space="preserve"> exposure</w:t>
      </w:r>
      <w:r w:rsidR="00643397">
        <w:rPr>
          <w:bCs/>
        </w:rPr>
        <w:t>.</w:t>
      </w:r>
    </w:p>
    <w:p w14:paraId="4029EEA4" w14:textId="0EB9BFB7"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del w:id="50" w:author="Jørgen Brandt" w:date="2021-10-25T13:27:00Z">
        <w:r w:rsidR="005D4AE9" w:rsidRPr="00BE40FA" w:rsidDel="00783637">
          <w:rPr>
            <w:color w:val="000000" w:themeColor="text1"/>
          </w:rPr>
          <w:delText xml:space="preserve">traffic-related </w:delText>
        </w:r>
      </w:del>
      <w:r w:rsidR="005D4AE9" w:rsidRPr="00BE40FA">
        <w:rPr>
          <w:color w:val="000000" w:themeColor="text1"/>
        </w:rPr>
        <w:t>pollutants</w:t>
      </w:r>
      <w:commentRangeStart w:id="51"/>
      <w:r w:rsidR="005D4AE9" w:rsidRPr="00BE40FA">
        <w:rPr>
          <w:color w:val="000000" w:themeColor="text1"/>
        </w:rPr>
        <w:t xml:space="preserve"> (NO</w:t>
      </w:r>
      <w:r w:rsidR="005D4AE9" w:rsidRPr="00BE40FA">
        <w:rPr>
          <w:color w:val="000000" w:themeColor="text1"/>
          <w:vertAlign w:val="subscript"/>
        </w:rPr>
        <w:t>x</w:t>
      </w:r>
      <w:r w:rsidR="005D4AE9" w:rsidRPr="00BE40FA">
        <w:rPr>
          <w:color w:val="000000" w:themeColor="text1"/>
        </w:rPr>
        <w:t xml:space="preserve">, CO, EC) </w:t>
      </w:r>
      <w:commentRangeEnd w:id="51"/>
      <w:r w:rsidR="008A2F01">
        <w:rPr>
          <w:rStyle w:val="CommentReference"/>
          <w:rFonts w:asciiTheme="minorHAnsi" w:eastAsiaTheme="minorHAnsi" w:hAnsiTheme="minorHAnsi" w:cstheme="minorBidi"/>
          <w:lang w:val="en-GB"/>
        </w:rPr>
        <w:commentReference w:id="51"/>
      </w:r>
      <w:r w:rsidR="006C7188">
        <w:rPr>
          <w:color w:val="000000" w:themeColor="text1"/>
        </w:rPr>
        <w:t xml:space="preserve">were </w:t>
      </w:r>
      <w:commentRangeStart w:id="52"/>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52"/>
      <w:r w:rsidR="000217BC">
        <w:rPr>
          <w:rStyle w:val="CommentReference"/>
          <w:rFonts w:asciiTheme="minorHAnsi" w:eastAsiaTheme="minorHAnsi" w:hAnsiTheme="minorHAnsi" w:cstheme="minorBidi"/>
          <w:lang w:val="en-GB"/>
        </w:rPr>
        <w:commentReference w:id="52"/>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53"/>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53"/>
      <w:r w:rsidR="000217BC">
        <w:rPr>
          <w:rStyle w:val="CommentReference"/>
          <w:rFonts w:asciiTheme="minorHAnsi" w:eastAsiaTheme="minorHAnsi" w:hAnsiTheme="minorHAnsi" w:cstheme="minorBidi"/>
          <w:lang w:val="en-GB"/>
        </w:rPr>
        <w:commentReference w:id="53"/>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commentRangeStart w:id="54"/>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commentRangeEnd w:id="54"/>
      <w:r w:rsidR="005C1906">
        <w:rPr>
          <w:rStyle w:val="CommentReference"/>
          <w:rFonts w:asciiTheme="minorHAnsi" w:eastAsiaTheme="minorHAnsi" w:hAnsiTheme="minorHAnsi" w:cstheme="minorBidi"/>
          <w:lang w:val="en-GB"/>
        </w:rPr>
        <w:commentReference w:id="54"/>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association between </w:t>
      </w:r>
      <w:commentRangeStart w:id="55"/>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55"/>
      <w:r w:rsidR="00AF5194">
        <w:rPr>
          <w:rStyle w:val="CommentReference"/>
          <w:rFonts w:asciiTheme="minorHAnsi" w:eastAsiaTheme="minorHAnsi" w:hAnsiTheme="minorHAnsi" w:cstheme="minorBidi"/>
          <w:lang w:val="en-GB"/>
        </w:rPr>
        <w:commentReference w:id="55"/>
      </w:r>
      <w:r w:rsidR="005D4AE9" w:rsidRPr="00BE40FA">
        <w:rPr>
          <w:color w:val="000000" w:themeColor="text1"/>
        </w:rPr>
        <w:t>and ALS diagnosis</w:t>
      </w:r>
      <w:r w:rsidR="00B86B82">
        <w:rPr>
          <w:color w:val="000000" w:themeColor="text1"/>
        </w:rPr>
        <w:t>,</w:t>
      </w:r>
      <w:r w:rsidR="001F585A">
        <w:rPr>
          <w:color w:val="000000" w:themeColor="text1"/>
        </w:rPr>
        <w:t xml:space="preserve"> </w:t>
      </w:r>
      <w:commentRangeStart w:id="56"/>
      <w:r w:rsidR="00B86B82">
        <w:rPr>
          <w:bCs/>
          <w:color w:val="000000" w:themeColor="text1"/>
          <w:lang w:val="en-GB"/>
        </w:rPr>
        <w:t xml:space="preserve">95.5% </w:t>
      </w:r>
      <w:commentRangeEnd w:id="56"/>
      <w:r w:rsidR="005C1906">
        <w:rPr>
          <w:rStyle w:val="CommentReference"/>
          <w:rFonts w:asciiTheme="minorHAnsi" w:eastAsiaTheme="minorHAnsi" w:hAnsiTheme="minorHAnsi" w:cstheme="minorBidi"/>
          <w:lang w:val="en-GB"/>
        </w:rPr>
        <w:commentReference w:id="56"/>
      </w:r>
      <w:r w:rsidR="00B86B82">
        <w:rPr>
          <w:bCs/>
          <w:color w:val="000000" w:themeColor="text1"/>
          <w:lang w:val="en-GB"/>
        </w:rPr>
        <w:t xml:space="preserve">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34396831" w:rsidR="00893A34" w:rsidRPr="00BE40FA" w:rsidRDefault="00E27205" w:rsidP="000E0904">
      <w:r w:rsidRPr="00BE40FA">
        <w:rPr>
          <w:b/>
        </w:rPr>
        <w:t>Conclusion:</w:t>
      </w:r>
      <w:r w:rsidRPr="00BE40FA">
        <w:rPr>
          <w:bCs/>
        </w:rPr>
        <w:t xml:space="preserve"> </w:t>
      </w:r>
      <w:commentRangeStart w:id="57"/>
      <w:r w:rsidR="005D4AE9" w:rsidRPr="00BE40FA">
        <w:t xml:space="preserve">Our results indicate a potential positive association between ALS diagnosis and </w:t>
      </w:r>
      <w:del w:id="58" w:author="Jørgen Brandt" w:date="2021-10-25T13:27:00Z">
        <w:r w:rsidR="005D4AE9" w:rsidRPr="00BE40FA" w:rsidDel="00783637">
          <w:delText xml:space="preserve">traffic-related </w:delText>
        </w:r>
      </w:del>
      <w:r w:rsidR="002264EC">
        <w:t>pollutants</w:t>
      </w:r>
      <w:r w:rsidR="001F41E8">
        <w:t xml:space="preserve">, particularly for </w:t>
      </w:r>
      <w:commentRangeStart w:id="59"/>
      <w:r w:rsidR="00D83E73">
        <w:t>EC</w:t>
      </w:r>
      <w:commentRangeEnd w:id="59"/>
      <w:r w:rsidR="00783637">
        <w:rPr>
          <w:rStyle w:val="CommentReference"/>
          <w:rFonts w:asciiTheme="minorHAnsi" w:eastAsiaTheme="minorHAnsi" w:hAnsiTheme="minorHAnsi" w:cstheme="minorBidi"/>
          <w:lang w:val="en-GB"/>
        </w:rPr>
        <w:commentReference w:id="59"/>
      </w:r>
      <w:r w:rsidR="005D4AE9" w:rsidRPr="00BE40FA">
        <w:t>. Further work is needed to understand the role of air pollution on ALS pathogenesis and timing of onset.</w:t>
      </w:r>
      <w:commentRangeEnd w:id="57"/>
      <w:r w:rsidR="00AF5194">
        <w:rPr>
          <w:rStyle w:val="CommentReference"/>
          <w:rFonts w:asciiTheme="minorHAnsi" w:eastAsiaTheme="minorHAnsi" w:hAnsiTheme="minorHAnsi" w:cstheme="minorBidi"/>
          <w:lang w:val="en-GB"/>
        </w:rPr>
        <w:commentReference w:id="57"/>
      </w:r>
      <w:r w:rsidR="00893A34" w:rsidRPr="00BE40FA">
        <w:rPr>
          <w:b/>
        </w:rPr>
        <w:br w:type="page"/>
      </w:r>
    </w:p>
    <w:p w14:paraId="46AB21DF" w14:textId="1840434E" w:rsidR="004B5359" w:rsidRPr="00BE40FA" w:rsidRDefault="00F255A6" w:rsidP="00042EDE">
      <w:pPr>
        <w:rPr>
          <w:b/>
        </w:rPr>
      </w:pPr>
      <w:commentRangeStart w:id="60"/>
      <w:r w:rsidRPr="00BE40FA">
        <w:rPr>
          <w:b/>
        </w:rPr>
        <w:t>Introduction</w:t>
      </w:r>
      <w:commentRangeEnd w:id="60"/>
      <w:r w:rsidR="005F4D37">
        <w:rPr>
          <w:rStyle w:val="CommentReference"/>
          <w:rFonts w:asciiTheme="minorHAnsi" w:eastAsiaTheme="minorHAnsi" w:hAnsiTheme="minorHAnsi" w:cstheme="minorBidi"/>
          <w:lang w:val="en-GB"/>
        </w:rPr>
        <w:commentReference w:id="60"/>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683EBEC6"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commentRangeStart w:id="61"/>
      <w:del w:id="62" w:author="Jørgen Brandt" w:date="2021-10-25T13:31:00Z">
        <w:r w:rsidR="00E51B48" w:rsidDel="00783637">
          <w:rPr>
            <w:color w:val="000000" w:themeColor="text1"/>
            <w:lang w:val="en-US"/>
          </w:rPr>
          <w:delText>traffic-related</w:delText>
        </w:r>
        <w:r w:rsidRPr="00BE40FA" w:rsidDel="00783637">
          <w:rPr>
            <w:color w:val="000000" w:themeColor="text1"/>
            <w:lang w:val="en-US"/>
          </w:rPr>
          <w:delText xml:space="preserve"> </w:delText>
        </w:r>
      </w:del>
      <w:commentRangeEnd w:id="61"/>
      <w:r w:rsidR="00783637">
        <w:rPr>
          <w:rStyle w:val="CommentReference"/>
          <w:rFonts w:asciiTheme="minorHAnsi" w:hAnsiTheme="minorHAnsi" w:cstheme="minorBidi"/>
          <w:lang w:eastAsia="en-US"/>
        </w:rPr>
        <w:commentReference w:id="61"/>
      </w:r>
      <w:r w:rsidRPr="00BE40FA">
        <w:rPr>
          <w:color w:val="000000" w:themeColor="text1"/>
          <w:lang w:val="en-US"/>
        </w:rPr>
        <w:t xml:space="preserve">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del w:id="63" w:author="Jørgen Brandt" w:date="2021-10-25T13:31:00Z">
        <w:r w:rsidR="001247E3" w:rsidRPr="00BD4D5D" w:rsidDel="00783637">
          <w:rPr>
            <w:color w:val="000000" w:themeColor="text1"/>
            <w:lang w:val="en-US"/>
          </w:rPr>
          <w:delText>traffic-related</w:delText>
        </w:r>
        <w:r w:rsidR="003A3A41" w:rsidRPr="00BD4D5D" w:rsidDel="00783637">
          <w:rPr>
            <w:color w:val="000000" w:themeColor="text1"/>
            <w:lang w:val="en-US"/>
          </w:rPr>
          <w:delText xml:space="preserve"> </w:delText>
        </w:r>
      </w:del>
      <w:ins w:id="64" w:author="Jørgen Brandt" w:date="2021-10-25T13:31:00Z">
        <w:r w:rsidR="00783637">
          <w:rPr>
            <w:color w:val="000000" w:themeColor="text1"/>
            <w:lang w:val="en-US"/>
          </w:rPr>
          <w:t xml:space="preserve">the </w:t>
        </w:r>
      </w:ins>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commentRangeStart w:id="65"/>
      <w:del w:id="66" w:author="Jørgen Brandt" w:date="2021-10-25T13:32:00Z">
        <w:r w:rsidR="00E4086B" w:rsidRPr="00BD4D5D" w:rsidDel="00783637">
          <w:rPr>
            <w:color w:val="000000" w:themeColor="text1"/>
            <w:lang w:val="en-US"/>
          </w:rPr>
          <w:delText>T</w:delText>
        </w:r>
        <w:r w:rsidR="009F00B2" w:rsidRPr="00BD4D5D" w:rsidDel="00783637">
          <w:rPr>
            <w:color w:val="000000" w:themeColor="text1"/>
            <w:lang w:val="en-US"/>
          </w:rPr>
          <w:delText>r</w:delText>
        </w:r>
        <w:r w:rsidR="009F00B2" w:rsidRPr="00BE40FA" w:rsidDel="00783637">
          <w:rPr>
            <w:color w:val="000000" w:themeColor="text1"/>
            <w:lang w:val="en-US"/>
          </w:rPr>
          <w:delText>affic-related</w:delText>
        </w:r>
        <w:commentRangeEnd w:id="65"/>
        <w:r w:rsidR="00783637" w:rsidDel="00783637">
          <w:rPr>
            <w:rStyle w:val="CommentReference"/>
            <w:rFonts w:asciiTheme="minorHAnsi" w:hAnsiTheme="minorHAnsi" w:cstheme="minorBidi"/>
            <w:lang w:eastAsia="en-US"/>
          </w:rPr>
          <w:commentReference w:id="65"/>
        </w:r>
        <w:r w:rsidR="009F00B2" w:rsidRPr="00BE40FA" w:rsidDel="00783637">
          <w:rPr>
            <w:color w:val="000000" w:themeColor="text1"/>
            <w:lang w:val="en-US"/>
          </w:rPr>
          <w:delText xml:space="preserve"> </w:delText>
        </w:r>
      </w:del>
      <w:ins w:id="67" w:author="Jørgen Brandt" w:date="2021-10-25T13:32:00Z">
        <w:r w:rsidR="00783637">
          <w:rPr>
            <w:color w:val="000000" w:themeColor="text1"/>
            <w:lang w:val="en-US"/>
          </w:rPr>
          <w:t xml:space="preserve">Air </w:t>
        </w:r>
      </w:ins>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del w:id="68" w:author="Jørgen Brandt" w:date="2021-10-25T13:32:00Z">
        <w:r w:rsidR="007573A4" w:rsidRPr="00BE40FA" w:rsidDel="00783637">
          <w:rPr>
            <w:color w:val="000000" w:themeColor="text1"/>
            <w:lang w:val="en-US"/>
          </w:rPr>
          <w:delText xml:space="preserve"> </w:delText>
        </w:r>
        <w:r w:rsidR="00192D2B" w:rsidRPr="00BE40FA" w:rsidDel="00783637">
          <w:rPr>
            <w:color w:val="000000" w:themeColor="text1"/>
            <w:lang w:val="en-US"/>
          </w:rPr>
          <w:delText>traffic-related</w:delText>
        </w:r>
      </w:del>
      <w:r w:rsidR="00192D2B" w:rsidRPr="00BE40FA">
        <w:rPr>
          <w:color w:val="000000" w:themeColor="text1"/>
          <w:lang w:val="en-US"/>
        </w:rPr>
        <w:t xml:space="preserve"> </w:t>
      </w:r>
      <w:ins w:id="69" w:author="Jørgen Brandt" w:date="2021-10-25T13:32:00Z">
        <w:r w:rsidR="00783637">
          <w:rPr>
            <w:color w:val="000000" w:themeColor="text1"/>
            <w:lang w:val="en-US"/>
          </w:rPr>
          <w:t xml:space="preserve">air </w:t>
        </w:r>
      </w:ins>
      <w:r w:rsidR="00192D2B" w:rsidRPr="00BE40FA">
        <w:rPr>
          <w:color w:val="000000" w:themeColor="text1"/>
          <w:lang w:val="en-US"/>
        </w:rPr>
        <w:t>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70"/>
      <w:commentRangeStart w:id="71"/>
      <w:r w:rsidR="007573A4">
        <w:rPr>
          <w:color w:val="000000" w:themeColor="text1"/>
          <w:lang w:val="en-US"/>
        </w:rPr>
        <w:t>commonly</w:t>
      </w:r>
      <w:commentRangeEnd w:id="70"/>
      <w:r w:rsidR="00606A83">
        <w:rPr>
          <w:rStyle w:val="CommentReference"/>
          <w:rFonts w:asciiTheme="minorHAnsi" w:hAnsiTheme="minorHAnsi" w:cstheme="minorBidi"/>
          <w:lang w:eastAsia="en-US"/>
        </w:rPr>
        <w:commentReference w:id="70"/>
      </w:r>
      <w:commentRangeEnd w:id="71"/>
      <w:r w:rsidR="00A947F2">
        <w:rPr>
          <w:rStyle w:val="CommentReference"/>
          <w:rFonts w:asciiTheme="minorHAnsi" w:hAnsiTheme="minorHAnsi" w:cstheme="minorBidi"/>
          <w:lang w:eastAsia="en-US"/>
        </w:rPr>
        <w:commentReference w:id="71"/>
      </w:r>
      <w:r w:rsidR="007573A4">
        <w:rPr>
          <w:color w:val="000000" w:themeColor="text1"/>
          <w:lang w:val="en-US"/>
        </w:rPr>
        <w:t xml:space="preserve"> used in health studies as</w:t>
      </w:r>
      <w:commentRangeStart w:id="72"/>
      <w:r w:rsidR="007573A4">
        <w:rPr>
          <w:color w:val="000000" w:themeColor="text1"/>
          <w:lang w:val="en-US"/>
        </w:rPr>
        <w:t xml:space="preserve"> traffic-related emissions tracers</w:t>
      </w:r>
      <w:commentRangeEnd w:id="72"/>
      <w:r w:rsidR="00783637">
        <w:rPr>
          <w:rStyle w:val="CommentReference"/>
          <w:rFonts w:asciiTheme="minorHAnsi" w:hAnsiTheme="minorHAnsi" w:cstheme="minorBidi"/>
          <w:lang w:eastAsia="en-US"/>
        </w:rPr>
        <w:commentReference w:id="72"/>
      </w:r>
      <w:r w:rsidR="000D26DA">
        <w:rPr>
          <w:color w:val="000000" w:themeColor="text1"/>
          <w:lang w:val="en-US"/>
        </w:rPr>
        <w:t>—</w:t>
      </w:r>
      <w:r w:rsidR="007573A4">
        <w:rPr>
          <w:color w:val="000000" w:themeColor="text1"/>
          <w:lang w:val="en-US"/>
        </w:rPr>
        <w:t xml:space="preserve">nitrogen oxides </w:t>
      </w:r>
      <w:commentRangeStart w:id="73"/>
      <w:r w:rsidR="007573A4">
        <w:rPr>
          <w:color w:val="000000" w:themeColor="text1"/>
          <w:lang w:val="en-US"/>
        </w:rPr>
        <w:t>(NOx), carbon monoxide (CO), and elemental carbon (EC</w:t>
      </w:r>
      <w:r w:rsidR="000D26DA">
        <w:rPr>
          <w:color w:val="000000" w:themeColor="text1"/>
          <w:lang w:val="en-US"/>
        </w:rPr>
        <w:t>)</w:t>
      </w:r>
      <w:commentRangeEnd w:id="73"/>
      <w:r w:rsidR="008A2F01">
        <w:rPr>
          <w:rStyle w:val="CommentReference"/>
          <w:rFonts w:asciiTheme="minorHAnsi" w:hAnsiTheme="minorHAnsi" w:cstheme="minorBidi"/>
          <w:lang w:eastAsia="en-US"/>
        </w:rPr>
        <w:commentReference w:id="73"/>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74"/>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del w:id="75" w:author="Jørgen Brandt" w:date="2021-10-25T13:33:00Z">
        <w:r w:rsidR="001B43CB" w:rsidRPr="00BE40FA" w:rsidDel="00783637">
          <w:rPr>
            <w:color w:val="000000" w:themeColor="text1"/>
            <w:lang w:val="en-US"/>
          </w:rPr>
          <w:delText xml:space="preserve"> </w:delText>
        </w:r>
        <w:r w:rsidR="003B368E" w:rsidRPr="00BE40FA" w:rsidDel="00783637">
          <w:rPr>
            <w:color w:val="000000" w:themeColor="text1"/>
            <w:lang w:val="en-US"/>
          </w:rPr>
          <w:delText>traffic-related</w:delText>
        </w:r>
      </w:del>
      <w:ins w:id="76" w:author="Jørgen Brandt" w:date="2021-10-25T13:33:00Z">
        <w:r w:rsidR="00783637">
          <w:rPr>
            <w:color w:val="000000" w:themeColor="text1"/>
            <w:lang w:val="en-US"/>
          </w:rPr>
          <w:t xml:space="preserve">air </w:t>
        </w:r>
      </w:ins>
      <w:r w:rsidR="003B368E" w:rsidRPr="00BE40FA">
        <w:rPr>
          <w:color w:val="000000" w:themeColor="text1"/>
          <w:lang w:val="en-US"/>
        </w:rPr>
        <w:t xml:space="preserve"> pollutant is</w:t>
      </w:r>
      <w:r w:rsidR="007573A4">
        <w:rPr>
          <w:color w:val="000000" w:themeColor="text1"/>
          <w:lang w:val="en-US"/>
        </w:rPr>
        <w:t xml:space="preserve"> independently</w:t>
      </w:r>
      <w:r w:rsidR="003B368E" w:rsidRPr="00BE40FA">
        <w:rPr>
          <w:color w:val="000000" w:themeColor="text1"/>
          <w:lang w:val="en-US"/>
        </w:rPr>
        <w:t xml:space="preserve"> </w:t>
      </w:r>
      <w:commentRangeEnd w:id="74"/>
      <w:r w:rsidR="00606A83">
        <w:rPr>
          <w:rStyle w:val="CommentReference"/>
          <w:rFonts w:asciiTheme="minorHAnsi" w:hAnsiTheme="minorHAnsi" w:cstheme="minorBidi"/>
          <w:lang w:eastAsia="en-US"/>
        </w:rPr>
        <w:commentReference w:id="74"/>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w:t>
      </w:r>
      <w:ins w:id="77" w:author="Johnni Hansen" w:date="2021-10-22T13:53:00Z">
        <w:r w:rsidR="004A74FF">
          <w:rPr>
            <w:bCs/>
            <w:color w:val="000000" w:themeColor="text1"/>
          </w:rPr>
          <w:t>Pati</w:t>
        </w:r>
      </w:ins>
      <w:ins w:id="78" w:author="Johnni Hansen" w:date="2021-10-22T13:54:00Z">
        <w:r w:rsidR="004A74FF">
          <w:rPr>
            <w:bCs/>
            <w:color w:val="000000" w:themeColor="text1"/>
          </w:rPr>
          <w:t>e</w:t>
        </w:r>
      </w:ins>
      <w:ins w:id="79" w:author="Johnni Hansen" w:date="2021-10-22T13:53:00Z">
        <w:r w:rsidR="004A74FF">
          <w:rPr>
            <w:bCs/>
            <w:color w:val="000000" w:themeColor="text1"/>
          </w:rPr>
          <w:t xml:space="preserve">nt </w:t>
        </w:r>
      </w:ins>
      <w:r w:rsidR="00046091" w:rsidRPr="00BE40FA">
        <w:rPr>
          <w:bCs/>
          <w:color w:val="000000" w:themeColor="text1"/>
        </w:rPr>
        <w:t>Register</w:t>
      </w:r>
      <w:del w:id="80"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del w:id="81"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82"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83"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84"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85"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86" w:author="Johnni Hansen" w:date="2021-10-22T13:58:00Z">
        <w:r w:rsidR="00046091" w:rsidRPr="00BE40FA" w:rsidDel="00BA3A99">
          <w:rPr>
            <w:bCs/>
            <w:color w:val="000000" w:themeColor="text1"/>
          </w:rPr>
          <w:delText>s system</w:delText>
        </w:r>
      </w:del>
      <w:del w:id="87"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88" w:author="Johnni Hansen" w:date="2021-10-22T13:55:00Z">
        <w:r w:rsidR="00BA3A99">
          <w:rPr>
            <w:bCs/>
            <w:color w:val="000000" w:themeColor="text1"/>
          </w:rPr>
          <w:t xml:space="preserve"> </w:t>
        </w:r>
      </w:ins>
      <w:ins w:id="89" w:author="Johnni Hansen" w:date="2021-10-22T13:57:00Z">
        <w:r w:rsidR="00BA3A99">
          <w:rPr>
            <w:bCs/>
            <w:color w:val="000000" w:themeColor="text1"/>
          </w:rPr>
          <w:t>(</w:t>
        </w:r>
      </w:ins>
      <w:ins w:id="90" w:author="Johnni Hansen" w:date="2021-10-22T13:55:00Z">
        <w:r w:rsidR="00BA3A99">
          <w:rPr>
            <w:bCs/>
            <w:color w:val="000000" w:themeColor="text1"/>
          </w:rPr>
          <w:t>Ref:</w:t>
        </w:r>
      </w:ins>
      <w:ins w:id="91" w:author="Johnni Hansen" w:date="2021-10-22T13:57:00Z">
        <w:r w:rsidR="00BA3A99">
          <w:rPr>
            <w:bCs/>
            <w:color w:val="000000" w:themeColor="text1"/>
          </w:rPr>
          <w:t xml:space="preserve"> Schmidt et al, 2016, Clin Epidemiol</w:t>
        </w:r>
      </w:ins>
      <w:r w:rsidR="00B83084">
        <w:rPr>
          <w:bCs/>
          <w:color w:val="000000" w:themeColor="text1"/>
        </w:rPr>
        <w:t>.</w:t>
      </w:r>
      <w:ins w:id="92"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93" w:author="Johnni Hansen" w:date="2021-10-22T14:01:00Z">
        <w:r w:rsidR="00BA3A99">
          <w:rPr>
            <w:bCs/>
            <w:color w:val="000000" w:themeColor="text1"/>
          </w:rPr>
          <w:t>our</w:t>
        </w:r>
      </w:ins>
      <w:del w:id="94"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95" w:author="Johnni Hansen" w:date="2021-10-22T14:01:00Z">
        <w:r w:rsidR="00BA3A99">
          <w:rPr>
            <w:bCs/>
            <w:color w:val="000000" w:themeColor="text1"/>
          </w:rPr>
          <w:t xml:space="preserve">Patient </w:t>
        </w:r>
      </w:ins>
      <w:r w:rsidR="000F0428" w:rsidRPr="00BE40FA">
        <w:rPr>
          <w:bCs/>
          <w:color w:val="000000" w:themeColor="text1"/>
        </w:rPr>
        <w:t>Registers</w:t>
      </w:r>
      <w:del w:id="96"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97"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98"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99" w:author="Johnni Hansen" w:date="2021-10-22T14:07:00Z">
        <w:r w:rsidR="00A804EF">
          <w:rPr>
            <w:bCs/>
            <w:color w:val="000000" w:themeColor="text1"/>
          </w:rPr>
          <w:t>,</w:t>
        </w:r>
      </w:ins>
      <w:ins w:id="100"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commentRangeStart w:id="101"/>
      <w:del w:id="102"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 xml:space="preserve">matched </w:t>
      </w:r>
      <w:commentRangeEnd w:id="101"/>
      <w:r w:rsidR="005C1906">
        <w:rPr>
          <w:rStyle w:val="CommentReference"/>
          <w:rFonts w:asciiTheme="minorHAnsi" w:eastAsiaTheme="minorHAnsi" w:hAnsiTheme="minorHAnsi" w:cstheme="minorBidi"/>
          <w:lang w:val="en-GB"/>
        </w:rPr>
        <w:commentReference w:id="101"/>
      </w:r>
      <w:r w:rsidR="00E6336F" w:rsidRPr="00BE40FA">
        <w:rPr>
          <w:bCs/>
          <w:color w:val="000000" w:themeColor="text1"/>
        </w:rPr>
        <w:t>five controls per case</w:t>
      </w:r>
      <w:r w:rsidR="00AD6EA4" w:rsidRPr="00BE40FA">
        <w:rPr>
          <w:bCs/>
          <w:color w:val="000000" w:themeColor="text1"/>
        </w:rPr>
        <w:t xml:space="preserve"> by</w:t>
      </w:r>
      <w:del w:id="103" w:author="Johnni Hansen" w:date="2021-10-22T14:06:00Z">
        <w:r w:rsidR="00AD6EA4" w:rsidRPr="00BE40FA" w:rsidDel="004433E9">
          <w:rPr>
            <w:bCs/>
            <w:color w:val="000000" w:themeColor="text1"/>
          </w:rPr>
          <w:delText xml:space="preserve"> age</w:delText>
        </w:r>
      </w:del>
      <w:del w:id="104" w:author="Goldsmith, Jeff" w:date="2021-10-22T16:02:00Z">
        <w:r w:rsidR="00AD6EA4" w:rsidRPr="00BE40FA" w:rsidDel="005C1906">
          <w:rPr>
            <w:bCs/>
            <w:color w:val="000000" w:themeColor="text1"/>
          </w:rPr>
          <w:delText>,</w:delText>
        </w:r>
      </w:del>
      <w:r w:rsidR="00AD6EA4" w:rsidRPr="00BE40FA">
        <w:rPr>
          <w:bCs/>
          <w:color w:val="000000" w:themeColor="text1"/>
        </w:rPr>
        <w:t xml:space="preserve"> sex</w:t>
      </w:r>
      <w:r w:rsidR="00524390">
        <w:rPr>
          <w:bCs/>
          <w:color w:val="000000" w:themeColor="text1"/>
        </w:rPr>
        <w:t xml:space="preserve">, </w:t>
      </w:r>
      <w:ins w:id="105" w:author="Johnni Hansen" w:date="2021-10-22T14:06:00Z">
        <w:r w:rsidR="00A804EF">
          <w:rPr>
            <w:bCs/>
            <w:color w:val="000000" w:themeColor="text1"/>
          </w:rPr>
          <w:t>year</w:t>
        </w:r>
      </w:ins>
      <w:del w:id="106"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107" w:author="Johnni Hansen" w:date="2021-10-22T14:07:00Z">
        <w:r w:rsidR="00A804EF">
          <w:rPr>
            <w:bCs/>
            <w:color w:val="000000" w:themeColor="text1"/>
          </w:rPr>
          <w:t xml:space="preserve">Further, </w:t>
        </w:r>
      </w:ins>
      <w:del w:id="108" w:author="Johnni Hansen" w:date="2021-10-22T14:07:00Z">
        <w:r w:rsidR="00C901A0" w:rsidRPr="00BE40FA" w:rsidDel="00A804EF">
          <w:rPr>
            <w:bCs/>
            <w:color w:val="000000" w:themeColor="text1"/>
          </w:rPr>
          <w:delText>C</w:delText>
        </w:r>
      </w:del>
      <w:ins w:id="109"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110" w:author="Johnni Hansen" w:date="2021-10-22T14:08:00Z">
        <w:r w:rsidR="00A804EF">
          <w:rPr>
            <w:bCs/>
            <w:color w:val="000000" w:themeColor="text1"/>
          </w:rPr>
          <w:t xml:space="preserve">and free of diagnosed ALS </w:t>
        </w:r>
      </w:ins>
      <w:del w:id="111"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03AE73CF"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ins w:id="112"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217E75E4"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113"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114"/>
        <w:commentRangeStart w:id="115"/>
        <w:r w:rsidR="009C4919" w:rsidDel="00DB0F17">
          <w:rPr>
            <w:bCs/>
          </w:rPr>
          <w:delText>constituent</w:delText>
        </w:r>
      </w:del>
      <w:commentRangeEnd w:id="114"/>
      <w:r w:rsidR="00606A83">
        <w:rPr>
          <w:rStyle w:val="CommentReference"/>
          <w:rFonts w:asciiTheme="minorHAnsi" w:eastAsiaTheme="minorHAnsi" w:hAnsiTheme="minorHAnsi" w:cstheme="minorBidi"/>
          <w:lang w:val="en-GB"/>
        </w:rPr>
        <w:commentReference w:id="114"/>
      </w:r>
      <w:commentRangeEnd w:id="115"/>
      <w:r w:rsidR="006B32EE">
        <w:rPr>
          <w:rStyle w:val="CommentReference"/>
          <w:rFonts w:asciiTheme="minorHAnsi" w:eastAsiaTheme="minorHAnsi" w:hAnsiTheme="minorHAnsi" w:cstheme="minorBidi"/>
          <w:lang w:val="en-GB"/>
        </w:rPr>
        <w:commentReference w:id="115"/>
      </w:r>
      <w:r w:rsidR="00412D4D" w:rsidRPr="00BE40FA">
        <w:rPr>
          <w:bCs/>
          <w:color w:val="000000" w:themeColor="text1"/>
        </w:rPr>
        <w:t>)</w:t>
      </w:r>
      <w:r w:rsidR="009E2641">
        <w:rPr>
          <w:bCs/>
          <w:color w:val="000000" w:themeColor="text1"/>
        </w:rPr>
        <w:t xml:space="preserve">, </w:t>
      </w:r>
      <w:commentRangeStart w:id="116"/>
      <w:r w:rsidR="009E2641">
        <w:rPr>
          <w:bCs/>
          <w:color w:val="000000" w:themeColor="text1"/>
        </w:rPr>
        <w:t>ozone (O</w:t>
      </w:r>
      <w:r w:rsidR="009E2641" w:rsidRPr="0095721D">
        <w:rPr>
          <w:bCs/>
          <w:color w:val="000000" w:themeColor="text1"/>
          <w:vertAlign w:val="subscript"/>
        </w:rPr>
        <w:t>3</w:t>
      </w:r>
      <w:r w:rsidR="009E2641">
        <w:rPr>
          <w:bCs/>
          <w:color w:val="000000" w:themeColor="text1"/>
        </w:rPr>
        <w:t>)</w:t>
      </w:r>
      <w:commentRangeEnd w:id="116"/>
      <w:r w:rsidR="00783637">
        <w:rPr>
          <w:rStyle w:val="CommentReference"/>
          <w:rFonts w:asciiTheme="minorHAnsi" w:eastAsiaTheme="minorHAnsi" w:hAnsiTheme="minorHAnsi" w:cstheme="minorBidi"/>
          <w:lang w:val="en-GB"/>
        </w:rPr>
        <w:commentReference w:id="116"/>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w:t>
      </w:r>
      <w:ins w:id="117" w:author="Jørgen Brandt" w:date="2021-10-25T13:39:00Z">
        <w:r w:rsidR="00783637">
          <w:rPr>
            <w:bCs/>
            <w:color w:val="000000" w:themeColor="text1"/>
          </w:rPr>
          <w:t xml:space="preserve">the </w:t>
        </w:r>
      </w:ins>
      <w:r w:rsidRPr="00BE40FA">
        <w:rPr>
          <w:bCs/>
          <w:color w:val="000000" w:themeColor="text1"/>
        </w:rPr>
        <w:t xml:space="preserve">validated spatio-temporal </w:t>
      </w:r>
      <w:commentRangeStart w:id="118"/>
      <w:del w:id="119" w:author="Matthias Ketzel" w:date="2021-10-22T08:13:00Z">
        <w:r w:rsidRPr="00BE40FA" w:rsidDel="007B7815">
          <w:rPr>
            <w:bCs/>
            <w:color w:val="000000" w:themeColor="text1"/>
          </w:rPr>
          <w:delText>model</w:delText>
        </w:r>
        <w:r w:rsidR="00A01A43" w:rsidDel="007B7815">
          <w:rPr>
            <w:bCs/>
            <w:color w:val="000000" w:themeColor="text1"/>
          </w:rPr>
          <w:delText>s</w:delText>
        </w:r>
      </w:del>
      <w:ins w:id="120" w:author="Jørgen Brandt" w:date="2021-10-25T13:39:00Z">
        <w:r w:rsidR="00783637">
          <w:rPr>
            <w:bCs/>
            <w:color w:val="000000" w:themeColor="text1"/>
          </w:rPr>
          <w:t xml:space="preserve"> air pollution </w:t>
        </w:r>
      </w:ins>
      <w:ins w:id="121" w:author="Matthias Ketzel" w:date="2021-10-22T08:13:00Z">
        <w:r w:rsidR="007B7815">
          <w:rPr>
            <w:bCs/>
            <w:color w:val="000000" w:themeColor="text1"/>
          </w:rPr>
          <w:t xml:space="preserve">modelling </w:t>
        </w:r>
      </w:ins>
      <w:ins w:id="122" w:author="Matthias Ketzel" w:date="2021-10-22T08:14:00Z">
        <w:r w:rsidR="007B7815">
          <w:rPr>
            <w:bCs/>
            <w:color w:val="000000" w:themeColor="text1"/>
          </w:rPr>
          <w:t>system (DEHM-UBM-AirGIS)</w:t>
        </w:r>
      </w:ins>
      <w:del w:id="123" w:author="Matthias Ketzel" w:date="2021-10-22T08:13:00Z">
        <w:r w:rsidR="0012534F" w:rsidRPr="00BE40FA" w:rsidDel="007B7815">
          <w:rPr>
            <w:bCs/>
            <w:color w:val="000000" w:themeColor="text1"/>
          </w:rPr>
          <w:delText xml:space="preserve"> </w:delText>
        </w:r>
      </w:del>
      <w:ins w:id="124" w:author="Matthias Ketzel" w:date="2021-10-22T08:13:00Z">
        <w:r w:rsidR="007B7815" w:rsidRPr="00BE40FA">
          <w:rPr>
            <w:bCs/>
            <w:color w:val="000000" w:themeColor="text1"/>
          </w:rPr>
          <w:t xml:space="preserve"> </w:t>
        </w:r>
      </w:ins>
      <w:r w:rsidR="0012534F" w:rsidRPr="00BE40FA">
        <w:rPr>
          <w:bCs/>
          <w:color w:val="000000" w:themeColor="text1"/>
        </w:rPr>
        <w:t xml:space="preserve">with full space and time coverage over our study period, described in detail </w:t>
      </w:r>
      <w:commentRangeStart w:id="125"/>
      <w:r w:rsidR="0012534F" w:rsidRPr="00BE40FA">
        <w:rPr>
          <w:bCs/>
          <w:color w:val="000000" w:themeColor="text1"/>
        </w:rPr>
        <w:t>elsewhe</w:t>
      </w:r>
      <w:commentRangeStart w:id="126"/>
      <w:r w:rsidR="0012534F" w:rsidRPr="00BE40FA">
        <w:rPr>
          <w:bCs/>
          <w:color w:val="000000" w:themeColor="text1"/>
        </w:rPr>
        <w:t>re</w:t>
      </w:r>
      <w:commentRangeEnd w:id="118"/>
      <w:r w:rsidR="008A2F01">
        <w:rPr>
          <w:rStyle w:val="CommentReference"/>
          <w:rFonts w:asciiTheme="minorHAnsi" w:eastAsiaTheme="minorHAnsi" w:hAnsiTheme="minorHAnsi" w:cstheme="minorBidi"/>
          <w:lang w:val="en-GB"/>
        </w:rPr>
        <w:commentReference w:id="118"/>
      </w:r>
      <w:commentRangeEnd w:id="125"/>
      <w:r w:rsidR="00783637">
        <w:rPr>
          <w:rStyle w:val="CommentReference"/>
          <w:rFonts w:asciiTheme="minorHAnsi" w:eastAsiaTheme="minorHAnsi" w:hAnsiTheme="minorHAnsi" w:cstheme="minorBidi"/>
          <w:lang w:val="en-GB"/>
        </w:rPr>
        <w:commentReference w:id="125"/>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126"/>
      <w:r w:rsidR="00DB0F17">
        <w:rPr>
          <w:rStyle w:val="CommentReference"/>
          <w:rFonts w:asciiTheme="minorHAnsi" w:eastAsiaTheme="minorHAnsi" w:hAnsiTheme="minorHAnsi" w:cstheme="minorBidi"/>
          <w:lang w:val="en-GB"/>
        </w:rPr>
        <w:commentReference w:id="126"/>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127"/>
      <w:commentRangeStart w:id="128"/>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29"/>
      <w:r w:rsidR="00E52635">
        <w:rPr>
          <w:bCs/>
          <w:color w:val="000000" w:themeColor="text1"/>
        </w:rPr>
        <w:t>XX</w:t>
      </w:r>
      <w:commentRangeEnd w:id="129"/>
      <w:r w:rsidR="00747D93">
        <w:rPr>
          <w:rStyle w:val="CommentReference"/>
          <w:rFonts w:asciiTheme="minorHAnsi" w:eastAsiaTheme="minorHAnsi" w:hAnsiTheme="minorHAnsi" w:cstheme="minorBidi"/>
          <w:lang w:val="en-GB"/>
        </w:rPr>
        <w:commentReference w:id="129"/>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30"/>
      <w:r w:rsidR="00BC49EA">
        <w:rPr>
          <w:bCs/>
          <w:color w:val="000000" w:themeColor="text1"/>
        </w:rPr>
        <w:t>XX</w:t>
      </w:r>
      <w:commentRangeEnd w:id="130"/>
      <w:r w:rsidR="00747D93">
        <w:rPr>
          <w:rStyle w:val="CommentReference"/>
          <w:rFonts w:asciiTheme="minorHAnsi" w:eastAsiaTheme="minorHAnsi" w:hAnsiTheme="minorHAnsi" w:cstheme="minorBidi"/>
          <w:lang w:val="en-GB"/>
        </w:rPr>
        <w:commentReference w:id="130"/>
      </w:r>
      <w:r w:rsidR="00BC49EA">
        <w:rPr>
          <w:bCs/>
          <w:color w:val="000000" w:themeColor="text1"/>
        </w:rPr>
        <w:t xml:space="preserve"> </w:t>
      </w:r>
      <w:commentRangeStart w:id="131"/>
      <w:r w:rsidR="00BC49EA">
        <w:rPr>
          <w:bCs/>
          <w:color w:val="000000" w:themeColor="text1"/>
        </w:rPr>
        <w:t>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commentRangeEnd w:id="131"/>
      <w:r w:rsidR="00334683">
        <w:rPr>
          <w:rStyle w:val="CommentReference"/>
          <w:rFonts w:asciiTheme="minorHAnsi" w:eastAsiaTheme="minorHAnsi" w:hAnsiTheme="minorHAnsi" w:cstheme="minorBidi"/>
          <w:lang w:val="en-GB"/>
        </w:rPr>
        <w:commentReference w:id="131"/>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127"/>
      <w:r w:rsidR="007B7815">
        <w:rPr>
          <w:rStyle w:val="CommentReference"/>
          <w:rFonts w:asciiTheme="minorHAnsi" w:eastAsiaTheme="minorHAnsi" w:hAnsiTheme="minorHAnsi" w:cstheme="minorBidi"/>
          <w:lang w:val="en-GB"/>
        </w:rPr>
        <w:commentReference w:id="127"/>
      </w:r>
      <w:commentRangeEnd w:id="128"/>
      <w:r w:rsidR="005B25BA">
        <w:rPr>
          <w:rStyle w:val="CommentReference"/>
          <w:rFonts w:asciiTheme="minorHAnsi" w:eastAsiaTheme="minorHAnsi" w:hAnsiTheme="minorHAnsi" w:cstheme="minorBidi"/>
          <w:lang w:val="en-GB"/>
        </w:rPr>
        <w:commentReference w:id="128"/>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132" w:author="Johnni Hansen" w:date="2021-10-22T14:12:00Z">
        <w:r w:rsidR="00A804EF">
          <w:rPr>
            <w:bCs/>
            <w:color w:val="000000" w:themeColor="text1"/>
          </w:rPr>
          <w:t>a</w:t>
        </w:r>
      </w:ins>
      <w:del w:id="133"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134" w:author="Johnni Hansen" w:date="2021-10-22T14:12:00Z">
        <w:r w:rsidR="00A804EF">
          <w:rPr>
            <w:bCs/>
            <w:color w:val="000000" w:themeColor="text1"/>
          </w:rPr>
          <w:t xml:space="preserve"> </w:t>
        </w:r>
      </w:ins>
      <w:ins w:id="135" w:author="Johnni Hansen" w:date="2021-10-22T14:13:00Z">
        <w:r w:rsidR="00A804EF">
          <w:rPr>
            <w:bCs/>
            <w:color w:val="000000" w:themeColor="text1"/>
          </w:rPr>
          <w:t xml:space="preserve">from </w:t>
        </w:r>
      </w:ins>
      <w:ins w:id="136" w:author="Johnni Hansen" w:date="2021-10-22T14:12:00Z">
        <w:r w:rsidR="00A804EF" w:rsidRPr="00BE40FA">
          <w:rPr>
            <w:bCs/>
            <w:color w:val="000000" w:themeColor="text1"/>
          </w:rPr>
          <w:t>income tax forms</w:t>
        </w:r>
      </w:ins>
      <w:r w:rsidR="00726BA0">
        <w:rPr>
          <w:bCs/>
          <w:color w:val="000000" w:themeColor="text1"/>
        </w:rPr>
        <w:t xml:space="preserve">, which </w:t>
      </w:r>
      <w:ins w:id="137"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38"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39"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40"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commentRangeStart w:id="141"/>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142"/>
      <w:commentRangeStart w:id="143"/>
      <w:r w:rsidR="00A62419" w:rsidRPr="00BE40FA">
        <w:rPr>
          <w:bCs/>
          <w:color w:val="000000" w:themeColor="text1"/>
        </w:rPr>
        <w:t>Greenland</w:t>
      </w:r>
      <w:commentRangeEnd w:id="142"/>
      <w:r w:rsidR="00606A83">
        <w:rPr>
          <w:rStyle w:val="CommentReference"/>
          <w:rFonts w:asciiTheme="minorHAnsi" w:eastAsiaTheme="minorHAnsi" w:hAnsiTheme="minorHAnsi" w:cstheme="minorBidi"/>
          <w:lang w:val="en-GB"/>
        </w:rPr>
        <w:commentReference w:id="142"/>
      </w:r>
      <w:commentRangeEnd w:id="141"/>
      <w:r w:rsidR="003F6817">
        <w:rPr>
          <w:rStyle w:val="CommentReference"/>
          <w:rFonts w:asciiTheme="minorHAnsi" w:eastAsiaTheme="minorHAnsi" w:hAnsiTheme="minorHAnsi" w:cstheme="minorBidi"/>
          <w:lang w:val="en-GB"/>
        </w:rPr>
        <w:commentReference w:id="141"/>
      </w:r>
      <w:r w:rsidR="00A62419" w:rsidRPr="00BE40FA">
        <w:rPr>
          <w:bCs/>
          <w:color w:val="000000" w:themeColor="text1"/>
        </w:rPr>
        <w:t>)</w:t>
      </w:r>
      <w:commentRangeEnd w:id="143"/>
      <w:r w:rsidR="003F6817">
        <w:rPr>
          <w:rStyle w:val="CommentReference"/>
          <w:rFonts w:asciiTheme="minorHAnsi" w:eastAsiaTheme="minorHAnsi" w:hAnsiTheme="minorHAnsi" w:cstheme="minorBidi"/>
          <w:lang w:val="en-GB"/>
        </w:rPr>
        <w:commentReference w:id="143"/>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ins w:id="144" w:author="Johnni Hansen" w:date="2021-10-22T14:18:00Z">
        <w:r w:rsidR="003F6817">
          <w:rPr>
            <w:bCs/>
            <w:color w:val="000000" w:themeColor="text1"/>
          </w:rPr>
          <w:t xml:space="preserve"> (ranging from </w:t>
        </w:r>
      </w:ins>
      <w:ins w:id="145" w:author="Johnni Hansen" w:date="2021-10-22T14:20:00Z">
        <w:r w:rsidR="003F6817">
          <w:rPr>
            <w:bCs/>
            <w:color w:val="000000" w:themeColor="text1"/>
          </w:rPr>
          <w:t>&lt;</w:t>
        </w:r>
      </w:ins>
      <w:ins w:id="146" w:author="Johnni Hansen" w:date="2021-10-22T14:18:00Z">
        <w:r w:rsidR="003F6817">
          <w:rPr>
            <w:bCs/>
            <w:color w:val="000000" w:themeColor="text1"/>
          </w:rPr>
          <w:t>200 to &gt;10.000 residents</w:t>
        </w:r>
      </w:ins>
      <w:ins w:id="147" w:author="Johnni Hansen" w:date="2021-10-22T14:19:00Z">
        <w:r w:rsidR="003F6817">
          <w:rPr>
            <w:bCs/>
            <w:color w:val="000000" w:themeColor="text1"/>
          </w:rPr>
          <w:t>)</w:t>
        </w:r>
      </w:ins>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w:t>
      </w:r>
      <w:commentRangeStart w:id="148"/>
      <w:r w:rsidR="005A4920" w:rsidRPr="00BE40FA">
        <w:rPr>
          <w:color w:val="000000" w:themeColor="text1"/>
        </w:rPr>
        <w:t xml:space="preserve">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commentRangeEnd w:id="148"/>
      <w:r w:rsidR="0005398A">
        <w:rPr>
          <w:rStyle w:val="CommentReference"/>
          <w:rFonts w:asciiTheme="minorHAnsi" w:eastAsiaTheme="minorHAnsi" w:hAnsiTheme="minorHAnsi" w:cstheme="minorBidi"/>
          <w:lang w:val="en-GB"/>
        </w:rPr>
        <w:commentReference w:id="148"/>
      </w:r>
      <w:r w:rsidR="005A4920" w:rsidRPr="00BE40FA">
        <w:rPr>
          <w:color w:val="000000" w:themeColor="text1"/>
        </w:rPr>
        <w:t>.</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49" w:author="Johnni Hansen" w:date="2021-10-22T14:25:00Z">
        <w:r w:rsidR="00AC7CC0" w:rsidRPr="00BE40FA" w:rsidDel="003F6817">
          <w:rPr>
            <w:bCs/>
            <w:color w:val="000000" w:themeColor="text1"/>
          </w:rPr>
          <w:delText xml:space="preserve">date </w:delText>
        </w:r>
      </w:del>
      <w:ins w:id="150"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151"/>
      <w:r w:rsidR="000D49A8">
        <w:rPr>
          <w:color w:val="000000" w:themeColor="text1"/>
        </w:rPr>
        <w:t>b) a joint association of the three pollutants, and (c) an overall average traffic association,</w:t>
      </w:r>
      <w:commentRangeEnd w:id="151"/>
      <w:r w:rsidR="00606A83">
        <w:rPr>
          <w:rStyle w:val="CommentReference"/>
          <w:rFonts w:asciiTheme="minorHAnsi" w:eastAsiaTheme="minorHAnsi" w:hAnsiTheme="minorHAnsi" w:cstheme="minorBidi"/>
          <w:lang w:val="en-GB"/>
        </w:rPr>
        <w:commentReference w:id="151"/>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52"/>
      <w:commentRangeStart w:id="153"/>
      <w:r w:rsidR="007C5E6E" w:rsidRPr="00BE40FA">
        <w:rPr>
          <w:iCs/>
        </w:rPr>
        <w:t>.</w:t>
      </w:r>
      <w:r w:rsidR="00522BF8">
        <w:rPr>
          <w:iCs/>
        </w:rPr>
        <w:t xml:space="preserve"> </w:t>
      </w:r>
      <w:commentRangeStart w:id="154"/>
      <w:r w:rsidR="00522BF8">
        <w:rPr>
          <w:iCs/>
        </w:rPr>
        <w:t xml:space="preserve">If other sources of air pollution are associated with ALS, then </w:t>
      </w:r>
      <w:commentRangeStart w:id="155"/>
      <w:r w:rsidR="002E6588">
        <w:rPr>
          <w:iCs/>
        </w:rPr>
        <w:t>including</w:t>
      </w:r>
      <w:r w:rsidR="00522BF8">
        <w:rPr>
          <w:iCs/>
        </w:rPr>
        <w:t xml:space="preserve"> PM</w:t>
      </w:r>
      <w:r w:rsidR="00522BF8" w:rsidRPr="00522BF8">
        <w:rPr>
          <w:iCs/>
          <w:vertAlign w:val="subscript"/>
        </w:rPr>
        <w:t>2.5</w:t>
      </w:r>
      <w:r w:rsidR="00522BF8">
        <w:rPr>
          <w:iCs/>
        </w:rPr>
        <w:t xml:space="preserve"> </w:t>
      </w:r>
      <w:commentRangeEnd w:id="155"/>
      <w:r w:rsidR="007C1C7B">
        <w:rPr>
          <w:rStyle w:val="CommentReference"/>
          <w:rFonts w:asciiTheme="minorHAnsi" w:eastAsiaTheme="minorHAnsi" w:hAnsiTheme="minorHAnsi" w:cstheme="minorBidi"/>
          <w:lang w:val="en-GB"/>
        </w:rPr>
        <w:commentReference w:id="155"/>
      </w:r>
      <w:r w:rsidR="002E6588">
        <w:rPr>
          <w:iCs/>
        </w:rPr>
        <w:t>(</w:t>
      </w:r>
      <w:r w:rsidR="00522BF8">
        <w:rPr>
          <w:iCs/>
        </w:rPr>
        <w:t>an overall air pollution mixture which includes traffic-related pollutants</w:t>
      </w:r>
      <w:r w:rsidR="002E6588">
        <w:rPr>
          <w:iCs/>
        </w:rPr>
        <w:t>) adjusts for other air pollutants from other sources</w:t>
      </w:r>
      <w:commentRangeEnd w:id="154"/>
      <w:r w:rsidR="00C63ACD">
        <w:rPr>
          <w:rStyle w:val="CommentReference"/>
          <w:rFonts w:asciiTheme="minorHAnsi" w:eastAsiaTheme="minorHAnsi" w:hAnsiTheme="minorHAnsi" w:cstheme="minorBidi"/>
          <w:lang w:val="en-GB"/>
        </w:rPr>
        <w:commentReference w:id="154"/>
      </w:r>
      <w:commentRangeEnd w:id="152"/>
      <w:commentRangeEnd w:id="153"/>
      <w:r w:rsidR="003235EC">
        <w:rPr>
          <w:rStyle w:val="CommentReference"/>
          <w:rFonts w:asciiTheme="minorHAnsi" w:eastAsiaTheme="minorHAnsi" w:hAnsiTheme="minorHAnsi" w:cstheme="minorBidi"/>
          <w:lang w:val="en-GB"/>
        </w:rPr>
        <w:commentReference w:id="153"/>
      </w:r>
      <w:r w:rsidR="003F6817">
        <w:rPr>
          <w:rStyle w:val="CommentReference"/>
          <w:rFonts w:asciiTheme="minorHAnsi" w:eastAsiaTheme="minorHAnsi" w:hAnsiTheme="minorHAnsi" w:cstheme="minorBidi"/>
          <w:lang w:val="en-GB"/>
        </w:rPr>
        <w:commentReference w:id="152"/>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56"/>
      <w:commentRangeStart w:id="157"/>
      <w:r w:rsidR="009E695D" w:rsidRPr="00237DF6">
        <w:rPr>
          <w:iCs/>
        </w:rPr>
        <w:t>pollutants</w:t>
      </w:r>
      <w:commentRangeEnd w:id="156"/>
      <w:r w:rsidR="008F3429">
        <w:rPr>
          <w:rStyle w:val="CommentReference"/>
          <w:rFonts w:asciiTheme="minorHAnsi" w:eastAsiaTheme="minorHAnsi" w:hAnsiTheme="minorHAnsi" w:cstheme="minorBidi"/>
          <w:lang w:val="en-GB"/>
        </w:rPr>
        <w:commentReference w:id="156"/>
      </w:r>
      <w:commentRangeEnd w:id="157"/>
      <w:r w:rsidR="003235EC">
        <w:rPr>
          <w:rStyle w:val="CommentReference"/>
          <w:rFonts w:asciiTheme="minorHAnsi" w:eastAsiaTheme="minorHAnsi" w:hAnsiTheme="minorHAnsi" w:cstheme="minorBidi"/>
          <w:lang w:val="en-GB"/>
        </w:rPr>
        <w:commentReference w:id="157"/>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commentRangeStart w:id="158"/>
      <w:r>
        <w:t xml:space="preserve">Additionally, we estimated the joint association </w:t>
      </w:r>
      <w:commentRangeEnd w:id="158"/>
      <w:r w:rsidR="0005398A">
        <w:rPr>
          <w:rStyle w:val="CommentReference"/>
          <w:rFonts w:asciiTheme="minorHAnsi" w:eastAsiaTheme="minorHAnsi" w:hAnsiTheme="minorHAnsi" w:cstheme="minorBidi"/>
          <w:lang w:val="en-GB"/>
        </w:rPr>
        <w:commentReference w:id="158"/>
      </w:r>
      <w:r>
        <w:t>between these three pollutants and ALS diagnosis as:</w:t>
      </w:r>
    </w:p>
    <w:p w14:paraId="3DFBFB38" w14:textId="4ACDF465" w:rsidR="00AC73E6" w:rsidRPr="00BE40FA" w:rsidRDefault="00D1402C"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 xml:space="preserve">Specifically, this sum quantifies the association (log-odds) with ALS of a one-SD increase in all </w:t>
      </w:r>
      <w:commentRangeStart w:id="159"/>
      <w:r>
        <w:t xml:space="preserve">three traffic-related pollutants </w:t>
      </w:r>
      <w:commentRangeEnd w:id="159"/>
      <w:r w:rsidR="00EC0432">
        <w:rPr>
          <w:rStyle w:val="CommentReference"/>
          <w:rFonts w:asciiTheme="minorHAnsi" w:eastAsiaTheme="minorHAnsi" w:hAnsiTheme="minorHAnsi" w:cstheme="minorBidi"/>
          <w:lang w:val="en-GB"/>
        </w:rPr>
        <w:commentReference w:id="159"/>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commentRangeStart w:id="160"/>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61"/>
      <w:r w:rsidR="00BF64F6">
        <w:rPr>
          <w:iCs/>
        </w:rPr>
        <w:t>overall traffic effect</w:t>
      </w:r>
      <w:commentRangeEnd w:id="161"/>
      <w:r w:rsidR="00C63ACD">
        <w:rPr>
          <w:rStyle w:val="CommentReference"/>
          <w:rFonts w:asciiTheme="minorHAnsi" w:eastAsiaTheme="minorHAnsi" w:hAnsiTheme="minorHAnsi" w:cstheme="minorBidi"/>
          <w:lang w:val="en-GB"/>
        </w:rPr>
        <w:commentReference w:id="161"/>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D1402C"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w:commentRangeStart w:id="162"/>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commentRangeEnd w:id="162"/>
      <w:r w:rsidR="0005398A">
        <w:rPr>
          <w:rStyle w:val="CommentReference"/>
          <w:rFonts w:asciiTheme="minorHAnsi" w:eastAsiaTheme="minorHAnsi" w:hAnsiTheme="minorHAnsi" w:cstheme="minorBidi"/>
          <w:lang w:val="en-GB"/>
        </w:rPr>
        <w:commentReference w:id="162"/>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commentRangeEnd w:id="160"/>
      <w:r w:rsidR="003235EC">
        <w:rPr>
          <w:rStyle w:val="CommentReference"/>
          <w:rFonts w:asciiTheme="minorHAnsi" w:eastAsiaTheme="minorHAnsi" w:hAnsiTheme="minorHAnsi" w:cstheme="minorBidi"/>
          <w:lang w:val="en-GB"/>
        </w:rPr>
        <w:commentReference w:id="160"/>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w:t>
      </w:r>
      <w:commentRangeStart w:id="163"/>
      <w:r w:rsidR="00427EDB" w:rsidRPr="00BE40FA">
        <w:t xml:space="preserve">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commentRangeEnd w:id="163"/>
      <w:r w:rsidR="00B3496B">
        <w:rPr>
          <w:rStyle w:val="CommentReference"/>
          <w:rFonts w:asciiTheme="minorHAnsi" w:eastAsiaTheme="minorHAnsi" w:hAnsiTheme="minorHAnsi" w:cstheme="minorBidi"/>
          <w:lang w:val="en-GB"/>
        </w:rPr>
        <w:commentReference w:id="163"/>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64"/>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t>
      </w:r>
      <w:commentRangeStart w:id="165"/>
      <w:r w:rsidR="00090CF8">
        <w:t xml:space="preserve">we used the 4,000 samples of the posterior and took the proportion of samples which were above </w:t>
      </w:r>
      <w:r w:rsidR="00EB151F">
        <w:t>a null association</w:t>
      </w:r>
      <w:commentRangeEnd w:id="165"/>
      <w:r w:rsidR="00D365A1">
        <w:rPr>
          <w:rStyle w:val="CommentReference"/>
          <w:rFonts w:asciiTheme="minorHAnsi" w:eastAsiaTheme="minorHAnsi" w:hAnsiTheme="minorHAnsi" w:cstheme="minorBidi"/>
          <w:lang w:val="en-GB"/>
        </w:rPr>
        <w:commentReference w:id="165"/>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commentRangeEnd w:id="164"/>
      <w:r w:rsidR="000A1E17">
        <w:rPr>
          <w:rStyle w:val="CommentReference"/>
          <w:rFonts w:asciiTheme="minorHAnsi" w:eastAsiaTheme="minorHAnsi" w:hAnsiTheme="minorHAnsi" w:cstheme="minorBidi"/>
          <w:lang w:val="en-GB"/>
        </w:rPr>
        <w:commentReference w:id="164"/>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w:t>
      </w:r>
      <w:commentRangeStart w:id="166"/>
      <w:r w:rsidRPr="00BE40FA">
        <w:t xml:space="preserve">our results to </w:t>
      </w:r>
      <w:r w:rsidR="00FB5760" w:rsidRPr="00BE40FA">
        <w:t>hyper-</w:t>
      </w:r>
      <w:r w:rsidRPr="00BE40FA">
        <w:t xml:space="preserve">prior </w:t>
      </w:r>
      <w:r w:rsidR="00BB7A63">
        <w:t>assignment</w:t>
      </w:r>
      <w:commentRangeEnd w:id="166"/>
      <w:r w:rsidR="006F20E2">
        <w:rPr>
          <w:rStyle w:val="CommentReference"/>
          <w:rFonts w:asciiTheme="minorHAnsi" w:eastAsiaTheme="minorHAnsi" w:hAnsiTheme="minorHAnsi" w:cstheme="minorBidi"/>
          <w:lang w:val="en-GB"/>
        </w:rPr>
        <w:commentReference w:id="166"/>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67"/>
      <w:commentRangeStart w:id="168"/>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67"/>
      <w:r w:rsidR="000A1E17">
        <w:rPr>
          <w:rStyle w:val="CommentReference"/>
          <w:rFonts w:asciiTheme="minorHAnsi" w:eastAsiaTheme="minorHAnsi" w:hAnsiTheme="minorHAnsi" w:cstheme="minorBidi"/>
          <w:lang w:val="en-GB"/>
        </w:rPr>
        <w:commentReference w:id="167"/>
      </w:r>
      <w:r w:rsidR="00546AB1" w:rsidRPr="00BE40FA">
        <w:rPr>
          <w:bCs/>
          <w:color w:val="000000" w:themeColor="text1"/>
        </w:rPr>
        <w:t xml:space="preserve">Descriptive </w:t>
      </w:r>
      <w:commentRangeEnd w:id="168"/>
      <w:r w:rsidR="00C63ACD">
        <w:rPr>
          <w:rStyle w:val="CommentReference"/>
          <w:rFonts w:asciiTheme="minorHAnsi" w:eastAsiaTheme="minorHAnsi" w:hAnsiTheme="minorHAnsi" w:cstheme="minorBidi"/>
          <w:lang w:val="en-GB"/>
        </w:rPr>
        <w:commentReference w:id="168"/>
      </w:r>
      <w:r w:rsidR="00546AB1" w:rsidRPr="00BE40FA">
        <w:rPr>
          <w:bCs/>
          <w:color w:val="000000" w:themeColor="text1"/>
        </w:rPr>
        <w:t xml:space="preserve">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169"/>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 xml:space="preserve">correlated </w:t>
      </w:r>
      <w:commentRangeEnd w:id="169"/>
      <w:r w:rsidR="00B4676E">
        <w:rPr>
          <w:rStyle w:val="CommentReference"/>
          <w:rFonts w:asciiTheme="minorHAnsi" w:eastAsiaTheme="minorHAnsi" w:hAnsiTheme="minorHAnsi" w:cstheme="minorBidi"/>
          <w:lang w:val="en-GB"/>
        </w:rPr>
        <w:commentReference w:id="169"/>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170"/>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170"/>
      <w:r w:rsidR="00C63ACD">
        <w:rPr>
          <w:rStyle w:val="CommentReference"/>
          <w:rFonts w:asciiTheme="minorHAnsi" w:eastAsiaTheme="minorHAnsi" w:hAnsiTheme="minorHAnsi" w:cstheme="minorBidi"/>
          <w:lang w:val="en-GB"/>
        </w:rPr>
        <w:commentReference w:id="170"/>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171"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172"/>
        <w:r w:rsidR="00D379A0" w:rsidDel="00C63ACD">
          <w:rPr>
            <w:bCs/>
            <w:color w:val="000000" w:themeColor="text1"/>
            <w:lang w:val="en-GB"/>
          </w:rPr>
          <w:delText>erc</w:delText>
        </w:r>
      </w:del>
      <w:commentRangeEnd w:id="172"/>
      <w:r w:rsidR="00C63ACD">
        <w:rPr>
          <w:rStyle w:val="CommentReference"/>
          <w:rFonts w:asciiTheme="minorHAnsi" w:eastAsiaTheme="minorHAnsi" w:hAnsiTheme="minorHAnsi" w:cstheme="minorBidi"/>
          <w:lang w:val="en-GB"/>
        </w:rPr>
        <w:commentReference w:id="172"/>
      </w:r>
      <w:del w:id="173"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w:t>
      </w:r>
      <w:commentRangeStart w:id="174"/>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174"/>
      <w:r w:rsidR="00B4676E">
        <w:rPr>
          <w:rStyle w:val="CommentReference"/>
          <w:rFonts w:asciiTheme="minorHAnsi" w:eastAsiaTheme="minorHAnsi" w:hAnsiTheme="minorHAnsi" w:cstheme="minorBidi"/>
          <w:lang w:val="en-GB"/>
        </w:rPr>
        <w:commentReference w:id="174"/>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175"/>
      <w:r w:rsidR="00E65487">
        <w:rPr>
          <w:bCs/>
          <w:color w:val="000000" w:themeColor="text1"/>
          <w:lang w:val="en-GB"/>
        </w:rPr>
        <w:t>with positive associations for PM</w:t>
      </w:r>
      <w:r w:rsidR="00E65487" w:rsidRPr="00E65487">
        <w:rPr>
          <w:bCs/>
          <w:color w:val="000000" w:themeColor="text1"/>
          <w:vertAlign w:val="subscript"/>
          <w:lang w:val="en-GB"/>
        </w:rPr>
        <w:t>2.5</w:t>
      </w:r>
      <w:commentRangeEnd w:id="175"/>
      <w:r w:rsidR="0008601B">
        <w:rPr>
          <w:rStyle w:val="CommentReference"/>
          <w:rFonts w:asciiTheme="minorHAnsi" w:eastAsiaTheme="minorHAnsi" w:hAnsiTheme="minorHAnsi" w:cstheme="minorBidi"/>
          <w:lang w:val="en-GB"/>
        </w:rPr>
        <w:commentReference w:id="175"/>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176"/>
      <w:commentRangeStart w:id="177"/>
      <w:r w:rsidR="00926AFB">
        <w:rPr>
          <w:bCs/>
          <w:color w:val="000000" w:themeColor="text1"/>
          <w:lang w:val="en-GB"/>
        </w:rPr>
        <w:t xml:space="preserve">From this sensitivity </w:t>
      </w:r>
      <w:commentRangeEnd w:id="176"/>
      <w:r w:rsidR="00920EF2">
        <w:rPr>
          <w:rStyle w:val="CommentReference"/>
          <w:rFonts w:asciiTheme="minorHAnsi" w:eastAsiaTheme="minorHAnsi" w:hAnsiTheme="minorHAnsi" w:cstheme="minorBidi"/>
          <w:lang w:val="en-GB"/>
        </w:rPr>
        <w:commentReference w:id="176"/>
      </w:r>
      <w:r w:rsidR="00926AFB">
        <w:rPr>
          <w:bCs/>
          <w:color w:val="000000" w:themeColor="text1"/>
          <w:lang w:val="en-GB"/>
        </w:rPr>
        <w:t>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177"/>
      <w:r w:rsidR="007155F9">
        <w:rPr>
          <w:rStyle w:val="CommentReference"/>
          <w:rFonts w:asciiTheme="minorHAnsi" w:eastAsiaTheme="minorHAnsi" w:hAnsiTheme="minorHAnsi" w:cstheme="minorBidi"/>
          <w:lang w:val="en-GB"/>
        </w:rPr>
        <w:commentReference w:id="177"/>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D63F909" w:rsidR="00A45F01" w:rsidRDefault="00590E86" w:rsidP="00FC3DEC">
      <w:pPr>
        <w:rPr>
          <w:color w:val="000000" w:themeColor="text1"/>
        </w:rPr>
      </w:pPr>
      <w:commentRangeStart w:id="178"/>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w:t>
      </w:r>
      <w:ins w:id="179" w:author="Johnni Hansen" w:date="2021-10-22T14:33:00Z">
        <w:r w:rsidR="000A1E17">
          <w:rPr>
            <w:bCs/>
          </w:rPr>
          <w:t>cases</w:t>
        </w:r>
      </w:ins>
      <w:del w:id="180"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178"/>
      <w:r w:rsidR="005F4C1F">
        <w:rPr>
          <w:rStyle w:val="CommentReference"/>
          <w:rFonts w:asciiTheme="minorHAnsi" w:eastAsiaTheme="minorHAnsi" w:hAnsiTheme="minorHAnsi" w:cstheme="minorBidi"/>
          <w:lang w:val="en-GB"/>
        </w:rPr>
        <w:commentReference w:id="178"/>
      </w:r>
      <w:r w:rsidR="00770813">
        <w:rPr>
          <w:bCs/>
        </w:rPr>
        <w:t>.</w:t>
      </w:r>
      <w:r w:rsidR="000E4EB8">
        <w:rPr>
          <w:bCs/>
        </w:rPr>
        <w:t xml:space="preserve"> We </w:t>
      </w:r>
      <w:commentRangeStart w:id="181"/>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w:t>
      </w:r>
      <w:commentRangeStart w:id="182"/>
      <w:r w:rsidR="004555BF">
        <w:rPr>
          <w:bCs/>
        </w:rPr>
        <w:t xml:space="preserve">apart from EC for 1-year </w:t>
      </w:r>
      <w:r w:rsidR="007B544F">
        <w:rPr>
          <w:bCs/>
        </w:rPr>
        <w:t xml:space="preserve">average </w:t>
      </w:r>
      <w:r w:rsidR="004555BF">
        <w:rPr>
          <w:bCs/>
        </w:rPr>
        <w:t>SD increase</w:t>
      </w:r>
      <w:commentRangeEnd w:id="182"/>
      <w:r w:rsidR="000B7645">
        <w:rPr>
          <w:rStyle w:val="CommentReference"/>
          <w:rFonts w:asciiTheme="minorHAnsi" w:eastAsiaTheme="minorHAnsi" w:hAnsiTheme="minorHAnsi" w:cstheme="minorBidi"/>
          <w:lang w:val="en-GB"/>
        </w:rPr>
        <w:commentReference w:id="182"/>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commentRangeStart w:id="183"/>
      <w:r w:rsidR="00D1169A">
        <w:rPr>
          <w:color w:val="000000" w:themeColor="text1"/>
        </w:rPr>
        <w:t>while the non-significant associations with NOx and CO were negative and smaller in magnitude</w:t>
      </w:r>
      <w:commentRangeEnd w:id="183"/>
      <w:r w:rsidR="000B7645">
        <w:rPr>
          <w:rStyle w:val="CommentReference"/>
          <w:rFonts w:asciiTheme="minorHAnsi" w:eastAsiaTheme="minorHAnsi" w:hAnsiTheme="minorHAnsi" w:cstheme="minorBidi"/>
          <w:lang w:val="en-GB"/>
        </w:rPr>
        <w:commentReference w:id="183"/>
      </w:r>
      <w:r w:rsidR="00944F4B">
        <w:rPr>
          <w:color w:val="000000" w:themeColor="text1"/>
        </w:rPr>
        <w:t>.</w:t>
      </w:r>
      <w:r w:rsidR="00101103">
        <w:rPr>
          <w:color w:val="000000" w:themeColor="text1"/>
        </w:rPr>
        <w:t xml:space="preserve"> </w:t>
      </w:r>
      <w:commentRangeEnd w:id="181"/>
      <w:r w:rsidR="005F4C1F">
        <w:rPr>
          <w:rStyle w:val="CommentReference"/>
          <w:rFonts w:asciiTheme="minorHAnsi" w:eastAsiaTheme="minorHAnsi" w:hAnsiTheme="minorHAnsi" w:cstheme="minorBidi"/>
          <w:lang w:val="en-GB"/>
        </w:rPr>
        <w:commentReference w:id="181"/>
      </w:r>
    </w:p>
    <w:p w14:paraId="52B33D69" w14:textId="77777777" w:rsidR="00D258B8" w:rsidRPr="00101103" w:rsidRDefault="00D258B8" w:rsidP="00FC3DEC">
      <w:pPr>
        <w:rPr>
          <w:color w:val="000000" w:themeColor="text1"/>
        </w:rPr>
      </w:pPr>
    </w:p>
    <w:p w14:paraId="41CC23FF" w14:textId="5CA876AF" w:rsidR="009A76D9" w:rsidRPr="00AE484B" w:rsidRDefault="00C35BE6" w:rsidP="00FC3DEC">
      <w:pPr>
        <w:rPr>
          <w:bCs/>
          <w:color w:val="000000" w:themeColor="text1"/>
        </w:rPr>
      </w:pPr>
      <w:r>
        <w:rPr>
          <w:bCs/>
          <w:color w:val="000000" w:themeColor="text1"/>
        </w:rPr>
        <w:t xml:space="preserve">Traffic-related pollutants </w:t>
      </w:r>
      <w:ins w:id="184" w:author="Johnni Hansen" w:date="2021-10-22T14:33:00Z">
        <w:del w:id="185" w:author="Weisskopf" w:date="2021-10-22T17:11:00Z">
          <w:r w:rsidR="000A1E17" w:rsidDel="000B7645">
            <w:rPr>
              <w:bCs/>
              <w:color w:val="000000" w:themeColor="text1"/>
            </w:rPr>
            <w:delText>is</w:delText>
          </w:r>
        </w:del>
      </w:ins>
      <w:ins w:id="186" w:author="Weisskopf" w:date="2021-10-22T17:11:00Z">
        <w:r w:rsidR="000B7645">
          <w:rPr>
            <w:bCs/>
            <w:color w:val="000000" w:themeColor="text1"/>
          </w:rPr>
          <w:t>are</w:t>
        </w:r>
      </w:ins>
      <w:ins w:id="187" w:author="Johnni Hansen" w:date="2021-10-22T14:33:00Z">
        <w:r w:rsidR="000A1E17">
          <w:rPr>
            <w:bCs/>
            <w:color w:val="000000" w:themeColor="text1"/>
          </w:rPr>
          <w:t xml:space="preserve"> </w:t>
        </w:r>
      </w:ins>
      <w:ins w:id="188" w:author="Johnni Hansen" w:date="2021-10-22T14:34:00Z">
        <w:r w:rsidR="000A1E17">
          <w:rPr>
            <w:bCs/>
            <w:color w:val="000000" w:themeColor="text1"/>
          </w:rPr>
          <w:t>hazardous</w:t>
        </w:r>
      </w:ins>
      <w:del w:id="189" w:author="Johnni Hansen" w:date="2021-10-22T14:34:00Z">
        <w:r w:rsidDel="000A1E17">
          <w:rPr>
            <w:bCs/>
            <w:color w:val="000000" w:themeColor="text1"/>
          </w:rPr>
          <w:delText>pose great danger</w:delText>
        </w:r>
      </w:del>
      <w:r>
        <w:rPr>
          <w:bCs/>
          <w:color w:val="000000" w:themeColor="text1"/>
        </w:rPr>
        <w:t xml:space="preserve"> </w:t>
      </w:r>
      <w:del w:id="190"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191"/>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191"/>
      <w:r w:rsidR="005F4C1F">
        <w:rPr>
          <w:rStyle w:val="CommentReference"/>
          <w:rFonts w:asciiTheme="minorHAnsi" w:eastAsiaTheme="minorHAnsi" w:hAnsiTheme="minorHAnsi" w:cstheme="minorBidi"/>
          <w:lang w:val="en-GB"/>
        </w:rPr>
        <w:commentReference w:id="191"/>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34758128"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192"/>
      <w:r>
        <w:rPr>
          <w:bCs/>
          <w:color w:val="000000" w:themeColor="text1"/>
        </w:rPr>
        <w:t>of which comes from diesel combustion</w:t>
      </w:r>
      <w:r w:rsidR="00A26422">
        <w:rPr>
          <w:bCs/>
          <w:color w:val="000000" w:themeColor="text1"/>
        </w:rPr>
        <w:t xml:space="preserve"> </w:t>
      </w:r>
      <w:commentRangeEnd w:id="192"/>
      <w:r w:rsidR="00EB30B9">
        <w:rPr>
          <w:rStyle w:val="CommentReference"/>
          <w:rFonts w:asciiTheme="minorHAnsi" w:eastAsiaTheme="minorHAnsi" w:hAnsiTheme="minorHAnsi" w:cstheme="minorBidi"/>
          <w:lang w:val="en-GB"/>
        </w:rPr>
        <w:commentReference w:id="192"/>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193" w:author="Johnni Hansen" w:date="2021-10-22T14:36:00Z">
        <w:r w:rsidR="000A1E17">
          <w:rPr>
            <w:bCs/>
            <w:color w:val="000000" w:themeColor="text1"/>
          </w:rPr>
          <w:t xml:space="preserve">In our </w:t>
        </w:r>
      </w:ins>
      <w:del w:id="194"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195"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196"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ins w:id="197"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commentRangeStart w:id="198"/>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commentRangeEnd w:id="198"/>
      <w:r w:rsidR="000B6C8B">
        <w:rPr>
          <w:rStyle w:val="CommentReference"/>
          <w:rFonts w:asciiTheme="minorHAnsi" w:eastAsiaTheme="minorHAnsi" w:hAnsiTheme="minorHAnsi" w:cstheme="minorBidi"/>
          <w:lang w:val="en-GB"/>
        </w:rPr>
        <w:commentReference w:id="198"/>
      </w:r>
      <w:r w:rsidR="00CC32DA">
        <w:rPr>
          <w:bCs/>
          <w:color w:val="000000" w:themeColor="text1"/>
        </w:rPr>
        <w:t>)</w:t>
      </w:r>
      <w:r w:rsidR="00171156">
        <w:rPr>
          <w:bCs/>
          <w:color w:val="000000" w:themeColor="text1"/>
        </w:rPr>
        <w:t xml:space="preserve">, which is expected given that they are both combustion products commonly associated with </w:t>
      </w:r>
      <w:commentRangeStart w:id="199"/>
      <w:r w:rsidR="00171156">
        <w:rPr>
          <w:bCs/>
          <w:color w:val="000000" w:themeColor="text1"/>
        </w:rPr>
        <w:t xml:space="preserve">traffic-related </w:t>
      </w:r>
      <w:commentRangeEnd w:id="199"/>
      <w:r w:rsidR="003235EC">
        <w:rPr>
          <w:rStyle w:val="CommentReference"/>
          <w:rFonts w:asciiTheme="minorHAnsi" w:eastAsiaTheme="minorHAnsi" w:hAnsiTheme="minorHAnsi" w:cstheme="minorBidi"/>
          <w:lang w:val="en-GB"/>
        </w:rPr>
        <w:commentReference w:id="199"/>
      </w:r>
      <w:r w:rsidR="00171156">
        <w:rPr>
          <w:bCs/>
          <w:color w:val="000000" w:themeColor="text1"/>
        </w:rPr>
        <w:t>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to reverse causation, </w:t>
      </w:r>
      <w:commentRangeStart w:id="201"/>
      <w:r w:rsidR="00A23C64" w:rsidRPr="00A23C64">
        <w:rPr>
          <w:bCs/>
          <w:color w:val="000000" w:themeColor="text1"/>
        </w:rPr>
        <w:t>as we have lagged these 1-year exposures by one year already prior to diagnosis</w:t>
      </w:r>
      <w:commentRangeEnd w:id="201"/>
      <w:r w:rsidR="000B7645">
        <w:rPr>
          <w:rStyle w:val="CommentReference"/>
          <w:rFonts w:asciiTheme="minorHAnsi" w:eastAsiaTheme="minorHAnsi" w:hAnsiTheme="minorHAnsi" w:cstheme="minorBidi"/>
          <w:lang w:val="en-GB"/>
        </w:rPr>
        <w:commentReference w:id="201"/>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017FDF96"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ins w:id="202" w:author="Johnni Hansen" w:date="2021-10-22T14:38:00Z">
        <w:r w:rsidR="000A1E17">
          <w:rPr>
            <w:bCs/>
            <w:color w:val="000000" w:themeColor="text1"/>
          </w:rPr>
          <w:t>patients</w:t>
        </w:r>
      </w:ins>
      <w:del w:id="203"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204"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205" w:author="Johnni Hansen" w:date="2021-10-22T14:39:00Z">
        <w:r w:rsidR="003D2AAB" w:rsidDel="007155F9">
          <w:rPr>
            <w:bCs/>
            <w:color w:val="000000" w:themeColor="text1"/>
          </w:rPr>
          <w:delText xml:space="preserve"> </w:delText>
        </w:r>
        <w:commentRangeStart w:id="206"/>
        <w:r w:rsidR="002B126E" w:rsidDel="007155F9">
          <w:rPr>
            <w:bCs/>
            <w:color w:val="000000" w:themeColor="text1"/>
          </w:rPr>
          <w:delText xml:space="preserve">Though it is the largest dataset </w:delText>
        </w:r>
      </w:del>
      <w:del w:id="207" w:author="Johnni Hansen" w:date="2021-10-22T14:38:00Z">
        <w:r w:rsidR="002B126E" w:rsidDel="007155F9">
          <w:rPr>
            <w:bCs/>
            <w:color w:val="000000" w:themeColor="text1"/>
          </w:rPr>
          <w:delText xml:space="preserve">ever </w:delText>
        </w:r>
      </w:del>
      <w:del w:id="208"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206"/>
      <w:r w:rsidR="007155F9">
        <w:rPr>
          <w:rStyle w:val="CommentReference"/>
          <w:rFonts w:asciiTheme="minorHAnsi" w:eastAsiaTheme="minorHAnsi" w:hAnsiTheme="minorHAnsi" w:cstheme="minorBidi"/>
          <w:lang w:val="en-GB"/>
        </w:rPr>
        <w:commentReference w:id="206"/>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209" w:author="Johnni Hansen" w:date="2021-10-22T14:41:00Z">
        <w:r w:rsidR="007155F9">
          <w:rPr>
            <w:bCs/>
            <w:color w:val="000000" w:themeColor="text1"/>
          </w:rPr>
          <w:t>year</w:t>
        </w:r>
      </w:ins>
      <w:del w:id="210"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commentRangeStart w:id="211"/>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212"/>
      <w:r w:rsidR="00A45EA1">
        <w:rPr>
          <w:bCs/>
          <w:color w:val="000000" w:themeColor="text1"/>
        </w:rPr>
        <w:t>not be a confounder of the association between traffic-related air pollution and ALS</w:t>
      </w:r>
      <w:commentRangeEnd w:id="212"/>
      <w:r w:rsidR="005F4C1F">
        <w:rPr>
          <w:rStyle w:val="CommentReference"/>
          <w:rFonts w:asciiTheme="minorHAnsi" w:eastAsiaTheme="minorHAnsi" w:hAnsiTheme="minorHAnsi" w:cstheme="minorBidi"/>
          <w:lang w:val="en-GB"/>
        </w:rPr>
        <w:commentReference w:id="212"/>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213"/>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213"/>
      <w:r w:rsidR="00A51F33">
        <w:rPr>
          <w:rStyle w:val="CommentReference"/>
          <w:rFonts w:asciiTheme="minorHAnsi" w:eastAsiaTheme="minorHAnsi" w:hAnsiTheme="minorHAnsi" w:cstheme="minorBidi"/>
          <w:lang w:val="en-GB"/>
        </w:rPr>
        <w:commentReference w:id="213"/>
      </w:r>
      <w:r w:rsidR="001D593D">
        <w:rPr>
          <w:bCs/>
          <w:color w:val="000000" w:themeColor="text1"/>
        </w:rPr>
        <w:t xml:space="preserve">. </w:t>
      </w:r>
      <w:commentRangeStart w:id="214"/>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214"/>
      <w:r w:rsidR="00A51F33">
        <w:rPr>
          <w:rStyle w:val="CommentReference"/>
          <w:rFonts w:asciiTheme="minorHAnsi" w:eastAsiaTheme="minorHAnsi" w:hAnsiTheme="minorHAnsi" w:cstheme="minorBidi"/>
          <w:lang w:val="en-GB"/>
        </w:rPr>
        <w:commentReference w:id="214"/>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215" w:author="Ole Raaschou-Nielsen" w:date="2021-10-18T12:42:00Z">
        <w:r w:rsidR="00761009" w:rsidRPr="00761009">
          <w:rPr>
            <w:bCs/>
            <w:color w:val="000000" w:themeColor="text1"/>
            <w:rPrChange w:id="216" w:author="Ole Raaschou-Nielsen" w:date="2021-10-18T12:43:00Z">
              <w:rPr>
                <w:rFonts w:ascii="Arial" w:hAnsi="Arial" w:cs="Arial"/>
                <w:color w:val="262626"/>
                <w:sz w:val="30"/>
                <w:szCs w:val="30"/>
                <w:shd w:val="clear" w:color="auto" w:fill="FFFFFF"/>
              </w:rPr>
            </w:rPrChange>
          </w:rPr>
          <w:t>inevitable</w:t>
        </w:r>
      </w:ins>
      <w:del w:id="217" w:author="Ole Raaschou-Nielsen" w:date="2021-10-18T12:42:00Z">
        <w:r w:rsidR="00CF2FBA" w:rsidRPr="00BA79A8" w:rsidDel="00761009">
          <w:rPr>
            <w:bCs/>
            <w:color w:val="000000" w:themeColor="text1"/>
          </w:rPr>
          <w:delText>also like</w:delText>
        </w:r>
      </w:del>
      <w:del w:id="218"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w:t>
      </w:r>
      <w:commentRangeEnd w:id="211"/>
      <w:r w:rsidR="007155F9">
        <w:rPr>
          <w:rStyle w:val="CommentReference"/>
          <w:rFonts w:asciiTheme="minorHAnsi" w:eastAsiaTheme="minorHAnsi" w:hAnsiTheme="minorHAnsi" w:cstheme="minorBidi"/>
          <w:lang w:val="en-GB"/>
        </w:rPr>
        <w:commentReference w:id="211"/>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219"/>
      <w:commentRangeStart w:id="220"/>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219"/>
      <w:r w:rsidR="007155F9">
        <w:rPr>
          <w:rStyle w:val="CommentReference"/>
          <w:rFonts w:asciiTheme="minorHAnsi" w:eastAsiaTheme="minorHAnsi" w:hAnsiTheme="minorHAnsi" w:cstheme="minorBidi"/>
          <w:lang w:val="en-GB"/>
        </w:rPr>
        <w:commentReference w:id="219"/>
      </w:r>
      <w:r w:rsidR="000F7290">
        <w:rPr>
          <w:color w:val="000000" w:themeColor="text1"/>
        </w:rPr>
        <w:t>.</w:t>
      </w:r>
      <w:r w:rsidR="00C63846">
        <w:rPr>
          <w:color w:val="000000" w:themeColor="text1"/>
        </w:rPr>
        <w:t xml:space="preserve"> </w:t>
      </w:r>
      <w:commentRangeEnd w:id="220"/>
      <w:r w:rsidR="00761009">
        <w:rPr>
          <w:rStyle w:val="CommentReference"/>
          <w:rFonts w:asciiTheme="minorHAnsi" w:eastAsiaTheme="minorHAnsi" w:hAnsiTheme="minorHAnsi" w:cstheme="minorBidi"/>
          <w:lang w:val="en-GB"/>
        </w:rPr>
        <w:commentReference w:id="220"/>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221"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7E9686C" w:rsidR="008A2D8E" w:rsidRPr="00BE40FA" w:rsidRDefault="008A2D8E" w:rsidP="00042EDE">
      <w:commentRangeStart w:id="222"/>
      <w:r w:rsidRPr="00BE40FA">
        <w:rPr>
          <w:i/>
        </w:rPr>
        <w:t>Acquisition</w:t>
      </w:r>
      <w:commentRangeEnd w:id="222"/>
      <w:r w:rsidR="00EB3850">
        <w:rPr>
          <w:rStyle w:val="CommentReference"/>
          <w:rFonts w:asciiTheme="minorHAnsi" w:eastAsiaTheme="minorHAnsi" w:hAnsiTheme="minorHAnsi" w:cstheme="minorBidi"/>
          <w:lang w:val="en-GB"/>
        </w:rPr>
        <w:commentReference w:id="222"/>
      </w:r>
      <w:r w:rsidRPr="00BE40FA">
        <w:rPr>
          <w:i/>
        </w:rPr>
        <w:t>,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w:t>
      </w:r>
      <w:ins w:id="223"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04B57B0D"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w:t>
      </w:r>
      <w:ins w:id="224"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Parks, Balilian,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225"/>
      <w:r w:rsidRPr="00BE40FA">
        <w:rPr>
          <w:bCs/>
        </w:rPr>
        <w:t>None reported.</w:t>
      </w:r>
      <w:commentRangeEnd w:id="225"/>
      <w:r w:rsidR="007551EA">
        <w:rPr>
          <w:rStyle w:val="CommentReference"/>
          <w:rFonts w:asciiTheme="minorHAnsi" w:eastAsiaTheme="minorHAnsi" w:hAnsiTheme="minorHAnsi" w:cstheme="minorBidi"/>
          <w:lang w:val="en-GB"/>
        </w:rPr>
        <w:commentReference w:id="225"/>
      </w:r>
    </w:p>
    <w:p w14:paraId="66014F91" w14:textId="77777777" w:rsidR="005E6CFE" w:rsidRPr="00BE40FA" w:rsidRDefault="005E6CFE" w:rsidP="00042EDE"/>
    <w:p w14:paraId="3B0767F3" w14:textId="0747E3B2" w:rsidR="00166A28" w:rsidRDefault="005E6CFE" w:rsidP="00042EDE">
      <w:commentRangeStart w:id="226"/>
      <w:r w:rsidRPr="00BE40FA">
        <w:rPr>
          <w:b/>
          <w:bCs/>
        </w:rPr>
        <w:t>Funding/Support:</w:t>
      </w:r>
      <w:r w:rsidRPr="00BE40FA">
        <w:t xml:space="preserve"> </w:t>
      </w:r>
      <w:commentRangeEnd w:id="226"/>
      <w:r w:rsidR="00470E0A" w:rsidRPr="00BE40FA">
        <w:rPr>
          <w:rStyle w:val="CommentReference"/>
          <w:rFonts w:asciiTheme="minorHAnsi" w:eastAsiaTheme="minorHAnsi" w:hAnsiTheme="minorHAnsi" w:cstheme="minorBidi"/>
        </w:rPr>
        <w:commentReference w:id="226"/>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phy"/>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phy"/>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phy"/>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phy"/>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phy"/>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phy"/>
      </w:pPr>
      <w:r w:rsidRPr="00B6056A">
        <w:rPr>
          <w:lang w:val="da-DK"/>
        </w:rPr>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3651D2"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133F07">
        <w:rPr>
          <w:i/>
          <w:iCs/>
        </w:rPr>
        <w:t>Environmental Pollution</w:t>
      </w:r>
      <w:r w:rsidRPr="00C86326">
        <w:t>. 2015;197:181-186.</w:t>
      </w:r>
    </w:p>
    <w:p w14:paraId="44EBD8FF" w14:textId="77777777" w:rsidR="00570D54" w:rsidRPr="00570D54" w:rsidRDefault="00570D54" w:rsidP="00570D54">
      <w:pPr>
        <w:pStyle w:val="Bibliography"/>
      </w:pPr>
      <w:r w:rsidRPr="004A74FF">
        <w:t xml:space="preserve">36. </w:t>
      </w:r>
      <w:r w:rsidRPr="004A74FF">
        <w:tab/>
        <w:t xml:space="preserve">Yu Z, Peters S, van BL, et al. </w:t>
      </w:r>
      <w:r w:rsidRPr="00570D54">
        <w:t xml:space="preserve">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3651D2"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133F07">
        <w:rPr>
          <w:i/>
          <w:iCs/>
        </w:rPr>
        <w:t>PloS One</w:t>
      </w:r>
      <w:r w:rsidRPr="00C86326">
        <w:t>. 2013;8(11):e80993.</w:t>
      </w:r>
    </w:p>
    <w:p w14:paraId="198B5947" w14:textId="77777777" w:rsidR="00570D54" w:rsidRPr="00570D54" w:rsidRDefault="00570D54" w:rsidP="00570D54">
      <w:pPr>
        <w:pStyle w:val="Bibliography"/>
      </w:pPr>
      <w:r w:rsidRPr="004A74FF">
        <w:t xml:space="preserve">66. </w:t>
      </w:r>
      <w:r w:rsidRPr="004A74FF">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phy"/>
        <w:rPr>
          <w:lang w:val="da-DK"/>
        </w:rPr>
      </w:pPr>
      <w:r w:rsidRPr="00570D54">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phy"/>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227"/>
            <w:r w:rsidRPr="006E60E3">
              <w:rPr>
                <w:rFonts w:eastAsia="Arial"/>
                <w:b/>
                <w:color w:val="000000"/>
                <w:sz w:val="18"/>
                <w:szCs w:val="18"/>
              </w:rPr>
              <w:t>Place of residence</w:t>
            </w:r>
            <w:commentRangeEnd w:id="227"/>
            <w:r w:rsidR="006A7AB9">
              <w:rPr>
                <w:rStyle w:val="CommentReference"/>
                <w:rFonts w:asciiTheme="minorHAnsi" w:eastAsiaTheme="minorHAnsi" w:hAnsiTheme="minorHAnsi" w:cstheme="minorBidi"/>
                <w:lang w:val="en-GB"/>
              </w:rPr>
              <w:commentReference w:id="227"/>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1"/>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commentRangeStart w:id="228"/>
      <w:r>
        <w:rPr>
          <w:b/>
          <w:noProof/>
          <w:lang w:val="da-DK" w:eastAsia="da-DK"/>
        </w:rPr>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228"/>
      <w:r w:rsidR="000B7645">
        <w:rPr>
          <w:rStyle w:val="CommentReference"/>
          <w:rFonts w:asciiTheme="minorHAnsi" w:eastAsiaTheme="minorHAnsi" w:hAnsiTheme="minorHAnsi" w:cstheme="minorBidi"/>
          <w:lang w:val="en-GB"/>
        </w:rPr>
        <w:commentReference w:id="228"/>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le Raaschou-Nielsen" w:date="2021-10-18T11:29:00Z" w:initials="OR">
    <w:p w14:paraId="68FE5AF3" w14:textId="2ACDA533" w:rsidR="00EB3850" w:rsidRDefault="00EB3850">
      <w:pPr>
        <w:pStyle w:val="CommentText"/>
      </w:pPr>
      <w:r>
        <w:rPr>
          <w:rStyle w:val="CommentReference"/>
        </w:rPr>
        <w:annotationRef/>
      </w:r>
      <w:r>
        <w:t>Maybe a stretch: There are other sources of the air pollutants you investigate. E.g. the vast majority of PM2.5 is from other sources than traffic.</w:t>
      </w:r>
    </w:p>
  </w:comment>
  <w:comment w:id="1" w:author="Matthias Ketzel" w:date="2021-10-21T22:03:00Z" w:initials="MK">
    <w:p w14:paraId="5BF1E941" w14:textId="1F5ED88D" w:rsidR="00EB3850" w:rsidRDefault="00EB3850">
      <w:pPr>
        <w:pStyle w:val="CommentText"/>
      </w:pPr>
      <w:r>
        <w:rPr>
          <w:rStyle w:val="CommentReference"/>
        </w:rPr>
        <w:annotationRef/>
      </w:r>
      <w:r>
        <w:t>Valid point, maybe simply drop the “traffic-related”</w:t>
      </w:r>
    </w:p>
  </w:comment>
  <w:comment w:id="2" w:author="Jibran Khan" w:date="2021-10-23T14:44:00Z" w:initials="JK">
    <w:p w14:paraId="7CCFF1A7" w14:textId="6CC01C0F" w:rsidR="00EB3850" w:rsidRDefault="00EB3850">
      <w:pPr>
        <w:pStyle w:val="CommentText"/>
      </w:pPr>
      <w:r>
        <w:rPr>
          <w:rStyle w:val="CommentReference"/>
        </w:rPr>
        <w:annotationRef/>
      </w:r>
      <w:r>
        <w:t>Agree!</w:t>
      </w:r>
    </w:p>
  </w:comment>
  <w:comment w:id="3" w:author="Johnni Hansen" w:date="2021-10-22T12:46:00Z" w:initials="JH">
    <w:p w14:paraId="6D079489" w14:textId="068DBE77" w:rsidR="00EB3850" w:rsidRDefault="00EB3850">
      <w:pPr>
        <w:pStyle w:val="CommentText"/>
      </w:pPr>
      <w:r>
        <w:rPr>
          <w:rStyle w:val="CommentReference"/>
        </w:rPr>
        <w:annotationRef/>
      </w:r>
      <w:r>
        <w:t>Agree with Ole and Matthias</w:t>
      </w:r>
    </w:p>
  </w:comment>
  <w:comment w:id="4" w:author="Parks, Robbie M" w:date="2021-10-04T11:12:00Z" w:initials="PRM">
    <w:p w14:paraId="6B0D8BAA" w14:textId="535F273F" w:rsidR="00EB3850" w:rsidRDefault="00EB3850">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24" w:author="Parks, Robbie M" w:date="2021-10-04T13:10:00Z" w:initials="PRM">
    <w:p w14:paraId="65AEBB61" w14:textId="6C061042" w:rsidR="00EB3850" w:rsidRDefault="00EB3850">
      <w:pPr>
        <w:pStyle w:val="CommentText"/>
      </w:pPr>
      <w:r>
        <w:rPr>
          <w:rStyle w:val="CommentReference"/>
        </w:rPr>
        <w:annotationRef/>
      </w:r>
      <w:r>
        <w:t>Will input once finalised</w:t>
      </w:r>
    </w:p>
  </w:comment>
  <w:comment w:id="25" w:author="Parks, Robbie M" w:date="2021-10-04T13:10:00Z" w:initials="PRM">
    <w:p w14:paraId="5B4567D7" w14:textId="36A5E12E" w:rsidR="00EB3850" w:rsidRDefault="00EB3850">
      <w:pPr>
        <w:pStyle w:val="CommentText"/>
      </w:pPr>
      <w:r>
        <w:rPr>
          <w:rStyle w:val="CommentReference"/>
        </w:rPr>
        <w:annotationRef/>
      </w:r>
      <w:r>
        <w:t>Will input once finalised</w:t>
      </w:r>
    </w:p>
  </w:comment>
  <w:comment w:id="26" w:author="Ole Raaschou-Nielsen" w:date="2021-10-18T11:31:00Z" w:initials="OR">
    <w:p w14:paraId="6587B354" w14:textId="375A1A81" w:rsidR="00EB3850" w:rsidRDefault="00EB3850">
      <w:pPr>
        <w:pStyle w:val="CommentText"/>
      </w:pPr>
      <w:r>
        <w:rPr>
          <w:rStyle w:val="CommentReference"/>
        </w:rPr>
        <w:annotationRef/>
      </w:r>
      <w:r>
        <w:t>Same comments as previously</w:t>
      </w:r>
    </w:p>
  </w:comment>
  <w:comment w:id="29" w:author="Ole Raaschou-Nielsen" w:date="2021-10-18T11:31:00Z" w:initials="OR">
    <w:p w14:paraId="1DD0DDD9" w14:textId="653C06F9" w:rsidR="00EB3850" w:rsidRDefault="00EB3850">
      <w:pPr>
        <w:pStyle w:val="CommentText"/>
      </w:pPr>
      <w:r>
        <w:rPr>
          <w:rStyle w:val="CommentReference"/>
        </w:rPr>
        <w:annotationRef/>
      </w:r>
      <w:r>
        <w:t>At this point it is not clear what “combined” means. Maybe it not needed to understand here (?). You could delete “, individually and combined,”</w:t>
      </w:r>
    </w:p>
  </w:comment>
  <w:comment w:id="30" w:author="Ole Raaschou-Nielsen" w:date="2021-10-18T11:34:00Z" w:initials="OR">
    <w:p w14:paraId="6948F81A" w14:textId="42E39826" w:rsidR="00EB3850" w:rsidRDefault="00EB3850">
      <w:pPr>
        <w:pStyle w:val="CommentText"/>
      </w:pPr>
      <w:r>
        <w:rPr>
          <w:rStyle w:val="CommentReference"/>
        </w:rPr>
        <w:annotationRef/>
      </w:r>
      <w:r>
        <w:t>Not needed to specify here</w:t>
      </w:r>
    </w:p>
  </w:comment>
  <w:comment w:id="31" w:author="Ole Raaschou-Nielsen" w:date="2021-10-18T11:35:00Z" w:initials="OR">
    <w:p w14:paraId="45A6D7B3" w14:textId="6220B507" w:rsidR="00EB3850" w:rsidRDefault="00EB3850">
      <w:pPr>
        <w:pStyle w:val="CommentText"/>
      </w:pPr>
      <w:r>
        <w:rPr>
          <w:rStyle w:val="CommentReference"/>
        </w:rPr>
        <w:annotationRef/>
      </w:r>
      <w:r>
        <w:t>Same comment as previously – and would apply to the rest of the manuscript as long as you refer to included pollutants in general</w:t>
      </w:r>
    </w:p>
  </w:comment>
  <w:comment w:id="32" w:author="Ole Raaschou-Nielsen" w:date="2021-10-18T11:36:00Z" w:initials="OR">
    <w:p w14:paraId="0EFB8DEA" w14:textId="02278DA6" w:rsidR="00EB3850" w:rsidRDefault="00EB3850">
      <w:pPr>
        <w:pStyle w:val="CommentText"/>
      </w:pPr>
      <w:r>
        <w:rPr>
          <w:rStyle w:val="CommentReference"/>
        </w:rPr>
        <w:annotationRef/>
      </w:r>
      <w:r>
        <w:t>I interpret the results a little different. I see one – and only one – signal in the results, which is and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EB3850" w:rsidRDefault="00EB3850">
      <w:pPr>
        <w:pStyle w:val="CommentText"/>
      </w:pPr>
      <w:r>
        <w:t>I suggest that you focus here, in abstract, and elsewhere in the manuscript on the elemental carbon finding. And then discuss the sources of elemental carbon in the Discussion.</w:t>
      </w:r>
    </w:p>
    <w:p w14:paraId="2B74DE11" w14:textId="77777777" w:rsidR="00EB3850" w:rsidRDefault="00EB3850">
      <w:pPr>
        <w:pStyle w:val="CommentText"/>
      </w:pPr>
    </w:p>
    <w:p w14:paraId="06C5CFFC" w14:textId="20605A4C" w:rsidR="00EB3850" w:rsidRDefault="00EB3850">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EB3850" w:rsidRDefault="00EB3850">
      <w:pPr>
        <w:pStyle w:val="CommentText"/>
        <w:rPr>
          <w:bCs/>
        </w:rPr>
      </w:pPr>
    </w:p>
    <w:p w14:paraId="0D9495BB" w14:textId="2DA09695" w:rsidR="00EB3850" w:rsidRDefault="00EB3850">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33" w:author="Jørgen Brandt" w:date="2021-10-25T13:24:00Z" w:initials="JB">
    <w:p w14:paraId="46B39426" w14:textId="4234F47A" w:rsidR="001338E0" w:rsidRDefault="001338E0">
      <w:pPr>
        <w:pStyle w:val="CommentText"/>
      </w:pPr>
      <w:r>
        <w:rPr>
          <w:rStyle w:val="CommentReference"/>
        </w:rPr>
        <w:annotationRef/>
      </w:r>
      <w:r>
        <w:t>Maybe mention the pollutants instead, since they do not only come from traffic.</w:t>
      </w:r>
    </w:p>
  </w:comment>
  <w:comment w:id="34" w:author="Ole Raaschou-Nielsen" w:date="2021-10-18T11:51:00Z" w:initials="OR">
    <w:p w14:paraId="1DF5DA29" w14:textId="670E9F3A" w:rsidR="00EB3850" w:rsidRDefault="00EB3850">
      <w:pPr>
        <w:pStyle w:val="CommentText"/>
      </w:pPr>
      <w:r>
        <w:rPr>
          <w:rStyle w:val="CommentReference"/>
        </w:rPr>
        <w:annotationRef/>
      </w:r>
      <w:r>
        <w:t>Maybe this does not deserve attention in highlights since we find almost the same result for different exposure windows.</w:t>
      </w:r>
    </w:p>
  </w:comment>
  <w:comment w:id="35" w:author="Ole Raaschou-Nielsen" w:date="2021-10-18T11:54:00Z" w:initials="OR">
    <w:p w14:paraId="4CE11C33" w14:textId="22A833DE" w:rsidR="00EB3850" w:rsidRDefault="00EB3850">
      <w:pPr>
        <w:pStyle w:val="CommentText"/>
      </w:pPr>
      <w:r>
        <w:rPr>
          <w:rStyle w:val="CommentReference"/>
        </w:rPr>
        <w:annotationRef/>
      </w:r>
      <w:r>
        <w:t>Might confuse since case-control studies are usually denoted as retrospective. The 2 words could be deleted.</w:t>
      </w:r>
    </w:p>
  </w:comment>
  <w:comment w:id="43" w:author="Ole Raaschou-Nielsen" w:date="2021-10-18T11:55:00Z" w:initials="OR">
    <w:p w14:paraId="188FB322" w14:textId="54CE7FE2" w:rsidR="00EB3850" w:rsidRDefault="00EB3850">
      <w:pPr>
        <w:pStyle w:val="CommentText"/>
      </w:pPr>
      <w:r>
        <w:rPr>
          <w:rStyle w:val="CommentReference"/>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EB3850" w:rsidRDefault="00EB3850">
      <w:pPr>
        <w:pStyle w:val="CommentText"/>
      </w:pPr>
    </w:p>
    <w:p w14:paraId="49E36286" w14:textId="1C833E51" w:rsidR="00EB3850" w:rsidRDefault="00EB3850" w:rsidP="007C7AA3">
      <w:pPr>
        <w:pStyle w:val="CommentText"/>
        <w:tabs>
          <w:tab w:val="left" w:pos="4962"/>
        </w:tabs>
      </w:pPr>
      <w:r>
        <w:t>In realistic concentrations, CO is “only” and indicator for other pollutants/sources. There is hardly any biological effects of CO per see.  If I remember correctly CO at steet level is mostly an indicator for vehicles with gasoline engines, but Matthias has to confirm that.</w:t>
      </w:r>
    </w:p>
  </w:comment>
  <w:comment w:id="44" w:author="Matthias Ketzel" w:date="2021-10-21T22:35:00Z" w:initials="MK">
    <w:p w14:paraId="72CF523E" w14:textId="4DA8CDA6" w:rsidR="00EB3850" w:rsidRDefault="00EB3850">
      <w:pPr>
        <w:pStyle w:val="CommentText"/>
      </w:pPr>
      <w:r>
        <w:rPr>
          <w:rStyle w:val="CommentReference"/>
        </w:rPr>
        <w:annotationRef/>
      </w:r>
      <w:r>
        <w:t>Yes gasoline driven vehicles contribute most followed by LPG fuelled vehicle’s</w:t>
      </w:r>
    </w:p>
    <w:p w14:paraId="69F010CA" w14:textId="72F781D0" w:rsidR="00EB3850" w:rsidRDefault="00EB3850">
      <w:pPr>
        <w:pStyle w:val="CommentText"/>
      </w:pPr>
      <w:r>
        <w:t>We see a great reduction to CO concentrations over the past decades due to the improved technology.</w:t>
      </w:r>
    </w:p>
    <w:p w14:paraId="3BC835B7" w14:textId="3ACC06A8" w:rsidR="00EB3850" w:rsidRDefault="00EB3850">
      <w:pPr>
        <w:pStyle w:val="CommentText"/>
      </w:pPr>
    </w:p>
    <w:p w14:paraId="40283B04" w14:textId="2DE1BC07" w:rsidR="00EB3850" w:rsidRDefault="00EB3850">
      <w:pPr>
        <w:pStyle w:val="CommentText"/>
      </w:pPr>
      <w:r>
        <w:t>CO might serve as a proxy for benzene and other organic compounds.</w:t>
      </w:r>
    </w:p>
  </w:comment>
  <w:comment w:id="45" w:author="Goldsmith, Jeff" w:date="2021-10-22T15:53:00Z" w:initials="GJ">
    <w:p w14:paraId="3EBF764E" w14:textId="3B706479" w:rsidR="00EB3850" w:rsidRDefault="00EB3850">
      <w:pPr>
        <w:pStyle w:val="CommentText"/>
      </w:pPr>
      <w:r>
        <w:rPr>
          <w:rStyle w:val="CommentReference"/>
        </w:rPr>
        <w:annotationRef/>
      </w:r>
      <w:r>
        <w:t>I’m assuming hierarchical in the sense of grouping the effect of the three traffic-related pollutants?</w:t>
      </w:r>
    </w:p>
  </w:comment>
  <w:comment w:id="46" w:author="Goldsmith, Jeff" w:date="2021-10-22T15:54:00Z" w:initials="GJ">
    <w:p w14:paraId="4C317AE3" w14:textId="77777777" w:rsidR="00EB3850" w:rsidRDefault="00EB3850">
      <w:pPr>
        <w:pStyle w:val="CommentText"/>
        <w:rPr>
          <w:noProof/>
        </w:rPr>
      </w:pPr>
      <w:r>
        <w:rPr>
          <w:rStyle w:val="CommentReference"/>
        </w:rPr>
        <w:annotationRef/>
      </w:r>
      <w:r>
        <w:t>My take is that you’re trying to say overall traffic as the center of the hierarchy, with deviations for each of the three pollutants.</w:t>
      </w:r>
      <w:r>
        <w:rPr>
          <w:noProof/>
        </w:rPr>
        <w:t>..</w:t>
      </w:r>
    </w:p>
    <w:p w14:paraId="633838E7" w14:textId="77777777" w:rsidR="00EB3850" w:rsidRDefault="00EB3850">
      <w:pPr>
        <w:pStyle w:val="CommentText"/>
        <w:rPr>
          <w:noProof/>
        </w:rPr>
      </w:pPr>
    </w:p>
    <w:p w14:paraId="45350BB9" w14:textId="4B38B5C9" w:rsidR="00EB3850" w:rsidRDefault="00EB3850">
      <w:pPr>
        <w:pStyle w:val="CommentText"/>
      </w:pPr>
      <w:r>
        <w:rPr>
          <w:noProof/>
        </w:rPr>
        <w:t>Do you do anything with PM2.5 separately?</w:t>
      </w:r>
    </w:p>
  </w:comment>
  <w:comment w:id="47" w:author="Ole Raaschou-Nielsen" w:date="2021-10-18T12:03:00Z" w:initials="OR">
    <w:p w14:paraId="1F8B250B" w14:textId="0523D340" w:rsidR="00EB3850" w:rsidRDefault="00EB3850">
      <w:pPr>
        <w:pStyle w:val="CommentText"/>
      </w:pPr>
      <w:r>
        <w:rPr>
          <w:rStyle w:val="CommentReference"/>
        </w:rPr>
        <w:annotationRef/>
      </w:r>
      <w:r>
        <w:t>It is not clear here what that means. And the difference between “overall traffic” and “joint association” is not clear.</w:t>
      </w:r>
    </w:p>
  </w:comment>
  <w:comment w:id="49" w:author="Ole Raaschou-Nielsen" w:date="2021-10-18T12:05:00Z" w:initials="OR">
    <w:p w14:paraId="4351E387" w14:textId="2FAB6200" w:rsidR="00EB3850" w:rsidRDefault="00EB3850">
      <w:pPr>
        <w:pStyle w:val="CommentText"/>
      </w:pPr>
      <w:r>
        <w:rPr>
          <w:rStyle w:val="CommentReference"/>
        </w:rPr>
        <w:annotationRef/>
      </w:r>
      <w:r>
        <w:t>same</w:t>
      </w:r>
    </w:p>
  </w:comment>
  <w:comment w:id="51" w:author="Jibran Khan" w:date="2021-10-23T14:45:00Z" w:initials="JK">
    <w:p w14:paraId="5952EDB0" w14:textId="5F6EA5F7" w:rsidR="00EB3850" w:rsidRDefault="00EB3850">
      <w:pPr>
        <w:pStyle w:val="CommentText"/>
      </w:pPr>
      <w:r>
        <w:rPr>
          <w:rStyle w:val="CommentReference"/>
        </w:rPr>
        <w:annotationRef/>
      </w:r>
      <w:r>
        <w:t>What about PM2.5? If no association was found, then please consider adding one line on it. PM2.5 is mentioned in “Study design” just a few lines above, and in the results, you only mention NOx, CO and EC.</w:t>
      </w:r>
    </w:p>
  </w:comment>
  <w:comment w:id="52" w:author="Ole Raaschou-Nielsen" w:date="2021-10-18T12:07:00Z" w:initials="OR">
    <w:p w14:paraId="22363477" w14:textId="036ED8E2" w:rsidR="00EB3850" w:rsidRDefault="00EB3850">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53" w:author="Ole Raaschou-Nielsen" w:date="2021-10-18T12:07:00Z" w:initials="OR">
    <w:p w14:paraId="45C6E3F0" w14:textId="6C535FEA" w:rsidR="00EB3850" w:rsidRDefault="00EB3850">
      <w:pPr>
        <w:pStyle w:val="CommentText"/>
      </w:pPr>
      <w:r>
        <w:rPr>
          <w:rStyle w:val="CommentReference"/>
        </w:rPr>
        <w:annotationRef/>
      </w:r>
      <w:r>
        <w:t>I believe that this is the important main result</w:t>
      </w:r>
    </w:p>
  </w:comment>
  <w:comment w:id="54" w:author="Goldsmith, Jeff" w:date="2021-10-22T15:57:00Z" w:initials="GJ">
    <w:p w14:paraId="1680A415" w14:textId="1854BB39" w:rsidR="00EB3850" w:rsidRDefault="00EB3850">
      <w:pPr>
        <w:pStyle w:val="CommentText"/>
      </w:pPr>
      <w:r>
        <w:rPr>
          <w:rStyle w:val="CommentReference"/>
        </w:rPr>
        <w:annotationRef/>
      </w:r>
      <w:r>
        <w:t xml:space="preserve">For completeness it might be good to list the estimates and CIs here as well. </w:t>
      </w:r>
    </w:p>
  </w:comment>
  <w:comment w:id="55" w:author="Ole Raaschou-Nielsen" w:date="2021-10-18T12:11:00Z" w:initials="OR">
    <w:p w14:paraId="3CA35CE0" w14:textId="25D28FD3" w:rsidR="00EB3850" w:rsidRDefault="00EB3850">
      <w:pPr>
        <w:pStyle w:val="CommentText"/>
      </w:pPr>
      <w:r>
        <w:rPr>
          <w:rStyle w:val="CommentReference"/>
        </w:rPr>
        <w:annotationRef/>
      </w:r>
      <w:r>
        <w:t>Same comment</w:t>
      </w:r>
    </w:p>
  </w:comment>
  <w:comment w:id="56" w:author="Goldsmith, Jeff" w:date="2021-10-22T15:58:00Z" w:initials="GJ">
    <w:p w14:paraId="4965D23D" w14:textId="77777777" w:rsidR="00EB3850" w:rsidRDefault="00EB3850">
      <w:pPr>
        <w:pStyle w:val="CommentText"/>
      </w:pPr>
      <w:r>
        <w:rPr>
          <w:rStyle w:val="CommentReference"/>
        </w:rPr>
        <w:annotationRef/>
      </w:r>
      <w:r>
        <w:t xml:space="preserve">Is this just the proportion of posterior samples that is above 0, or are you computing this some other way? </w:t>
      </w:r>
    </w:p>
    <w:p w14:paraId="232CC86E" w14:textId="77777777" w:rsidR="00EB3850" w:rsidRDefault="00EB3850">
      <w:pPr>
        <w:pStyle w:val="CommentText"/>
      </w:pPr>
    </w:p>
    <w:p w14:paraId="5598B30E" w14:textId="346B5E4E" w:rsidR="00EB3850" w:rsidRDefault="00EB3850">
      <w:pPr>
        <w:pStyle w:val="CommentText"/>
      </w:pPr>
      <w:r>
        <w:t xml:space="preserve">It’s a bit strange – this result suggests “significance”, but that would just be like a one-sided test. </w:t>
      </w:r>
    </w:p>
  </w:comment>
  <w:comment w:id="59" w:author="Jørgen Brandt" w:date="2021-10-25T13:27:00Z" w:initials="JB">
    <w:p w14:paraId="3CE593FA" w14:textId="1C02EEC6" w:rsidR="00783637" w:rsidRDefault="00783637">
      <w:pPr>
        <w:pStyle w:val="CommentText"/>
      </w:pPr>
      <w:r>
        <w:rPr>
          <w:rStyle w:val="CommentReference"/>
        </w:rPr>
        <w:annotationRef/>
      </w:r>
      <w:r>
        <w:t>EC is also coming e.g. from wood stoves and power production…</w:t>
      </w:r>
    </w:p>
  </w:comment>
  <w:comment w:id="57" w:author="Ole Raaschou-Nielsen" w:date="2021-10-18T12:11:00Z" w:initials="OR">
    <w:p w14:paraId="7DEAFA89" w14:textId="6089C29D" w:rsidR="00EB3850" w:rsidRDefault="00EB3850">
      <w:pPr>
        <w:pStyle w:val="CommentText"/>
      </w:pPr>
      <w:r>
        <w:rPr>
          <w:rStyle w:val="CommentReference"/>
        </w:rPr>
        <w:annotationRef/>
      </w:r>
      <w:r>
        <w:t>See my comments and suggestions to key points</w:t>
      </w:r>
    </w:p>
  </w:comment>
  <w:comment w:id="60" w:author="Parks, Robbie M" w:date="2021-10-04T11:12:00Z" w:initials="PRM">
    <w:p w14:paraId="6ABB848B" w14:textId="77777777" w:rsidR="00EB3850" w:rsidRDefault="00EB3850"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EB3850" w:rsidRDefault="00EB3850" w:rsidP="005F4D37">
      <w:pPr>
        <w:pStyle w:val="CommentText"/>
      </w:pPr>
    </w:p>
    <w:p w14:paraId="35562FAD" w14:textId="77777777" w:rsidR="00EB3850" w:rsidRDefault="00EB3850" w:rsidP="005F4D37">
      <w:pPr>
        <w:pStyle w:val="CommentText"/>
      </w:pPr>
      <w:r>
        <w:t>Currently:</w:t>
      </w:r>
    </w:p>
    <w:p w14:paraId="466FC4EE" w14:textId="35AE92F9" w:rsidR="00EB3850" w:rsidRDefault="00EB3850" w:rsidP="005F4D37">
      <w:pPr>
        <w:pStyle w:val="CommentText"/>
      </w:pPr>
      <w:r>
        <w:t>-3,222 words (would appreciate anywhere to cut words); and</w:t>
      </w:r>
    </w:p>
    <w:p w14:paraId="48E2CA6F" w14:textId="77777777" w:rsidR="00EB3850" w:rsidRDefault="00EB3850" w:rsidP="005F4D37">
      <w:pPr>
        <w:pStyle w:val="CommentText"/>
      </w:pPr>
      <w:r>
        <w:t>-4 tables and figures.</w:t>
      </w:r>
    </w:p>
    <w:p w14:paraId="3F7CD459" w14:textId="77777777" w:rsidR="00EB3850" w:rsidRDefault="00EB3850" w:rsidP="005F4D37">
      <w:pPr>
        <w:pStyle w:val="CommentText"/>
      </w:pPr>
    </w:p>
    <w:p w14:paraId="191C4645" w14:textId="3A6F3677" w:rsidR="00EB3850" w:rsidRDefault="00EB3850">
      <w:pPr>
        <w:pStyle w:val="CommentText"/>
      </w:pPr>
      <w:r>
        <w:t>Also Supplementary Online Content.</w:t>
      </w:r>
    </w:p>
  </w:comment>
  <w:comment w:id="61" w:author="Jørgen Brandt" w:date="2021-10-25T13:30:00Z" w:initials="JB">
    <w:p w14:paraId="48A89CA5" w14:textId="2047CF59" w:rsidR="00783637" w:rsidRDefault="00783637">
      <w:pPr>
        <w:pStyle w:val="CommentText"/>
      </w:pPr>
      <w:r>
        <w:rPr>
          <w:rStyle w:val="CommentReference"/>
        </w:rPr>
        <w:annotationRef/>
      </w:r>
      <w:r>
        <w:t>So – in general, we should be careful of calling these air pollutants traffic-related, since the sources to NOx, CO, EC and PM2.5 are many and nearly all emission sectors contribute.</w:t>
      </w:r>
    </w:p>
  </w:comment>
  <w:comment w:id="65" w:author="Jørgen Brandt" w:date="2021-10-25T13:32:00Z" w:initials="JB">
    <w:p w14:paraId="3BC2F645" w14:textId="78ADCB2F" w:rsidR="00783637" w:rsidRDefault="00783637">
      <w:pPr>
        <w:pStyle w:val="CommentText"/>
      </w:pPr>
      <w:r>
        <w:rPr>
          <w:rStyle w:val="CommentReference"/>
        </w:rPr>
        <w:annotationRef/>
      </w:r>
      <w:r>
        <w:t>ditto</w:t>
      </w:r>
    </w:p>
  </w:comment>
  <w:comment w:id="70" w:author="Ole Raaschou-Nielsen" w:date="2021-10-18T12:13:00Z" w:initials="OR">
    <w:p w14:paraId="126B396F" w14:textId="31499D20" w:rsidR="00EB3850" w:rsidRDefault="00EB3850">
      <w:pPr>
        <w:pStyle w:val="CommentText"/>
      </w:pPr>
      <w:r>
        <w:rPr>
          <w:rStyle w:val="CommentReference"/>
        </w:rPr>
        <w:annotationRef/>
      </w:r>
      <w:r>
        <w:t>NOx is not commonly used. NO2 is.</w:t>
      </w:r>
    </w:p>
  </w:comment>
  <w:comment w:id="71" w:author="Matthias Ketzel" w:date="2021-10-22T08:01:00Z" w:initials="MK">
    <w:p w14:paraId="7CDFACC5" w14:textId="1099E565" w:rsidR="00EB3850" w:rsidRDefault="00EB3850">
      <w:pPr>
        <w:pStyle w:val="CommentText"/>
      </w:pPr>
      <w:r>
        <w:rPr>
          <w:rStyle w:val="CommentReference"/>
        </w:rPr>
        <w:annotationRef/>
      </w:r>
      <w:r>
        <w:t>Robiem Did you run the analysis for NO2 as well ? How much effort would it make to switch from NOx to NO2 ?</w:t>
      </w:r>
    </w:p>
  </w:comment>
  <w:comment w:id="72" w:author="Jørgen Brandt" w:date="2021-10-25T13:33:00Z" w:initials="JB">
    <w:p w14:paraId="21ED8284" w14:textId="71F86CB1" w:rsidR="00783637" w:rsidRDefault="00783637">
      <w:pPr>
        <w:pStyle w:val="CommentText"/>
      </w:pPr>
      <w:r>
        <w:rPr>
          <w:rStyle w:val="CommentReference"/>
        </w:rPr>
        <w:annotationRef/>
      </w:r>
      <w:r>
        <w:t>And we have to skip the concept of traffic-related…</w:t>
      </w:r>
    </w:p>
  </w:comment>
  <w:comment w:id="73" w:author="Jibran Khan" w:date="2021-10-23T14:46:00Z" w:initials="JK">
    <w:p w14:paraId="4BEA0FB8" w14:textId="1D9F8B0E" w:rsidR="00EB3850" w:rsidRDefault="00EB3850">
      <w:pPr>
        <w:pStyle w:val="CommentText"/>
      </w:pPr>
      <w:r>
        <w:rPr>
          <w:rStyle w:val="CommentReference"/>
        </w:rPr>
        <w:annotationRef/>
      </w:r>
      <w:r>
        <w:t>Again, PM2.5 is mentioned in the abstract, but not here. Why? Or did I miss something…</w:t>
      </w:r>
    </w:p>
  </w:comment>
  <w:comment w:id="74" w:author="Ole Raaschou-Nielsen" w:date="2021-10-18T12:14:00Z" w:initials="OR">
    <w:p w14:paraId="46D294B7" w14:textId="2D784C3B" w:rsidR="00EB3850" w:rsidRDefault="00EB3850">
      <w:pPr>
        <w:pStyle w:val="CommentText"/>
      </w:pPr>
      <w:r>
        <w:rPr>
          <w:rStyle w:val="CommentReference"/>
        </w:rPr>
        <w:annotationRef/>
      </w:r>
      <w:r>
        <w:t>“independently” requires adjustment for the other pollutants. Is that done in the single pollutant models?</w:t>
      </w:r>
    </w:p>
  </w:comment>
  <w:comment w:id="101" w:author="Goldsmith, Jeff" w:date="2021-10-22T16:03:00Z" w:initials="GJ">
    <w:p w14:paraId="7DA6A235" w14:textId="77777777" w:rsidR="00EB3850" w:rsidRDefault="00EB3850">
      <w:pPr>
        <w:pStyle w:val="CommentText"/>
      </w:pPr>
      <w:r>
        <w:rPr>
          <w:rStyle w:val="CommentReference"/>
        </w:rPr>
        <w:annotationRef/>
      </w:r>
      <w:r>
        <w:t xml:space="preserve">I know you’re looking to trim rather than add – but I think you need some more information on the matching process / implementation. Could be deferred to supplement if necessary. </w:t>
      </w:r>
    </w:p>
    <w:p w14:paraId="0A9E4C5B" w14:textId="77777777" w:rsidR="00EB3850" w:rsidRDefault="00EB3850">
      <w:pPr>
        <w:pStyle w:val="CommentText"/>
      </w:pPr>
    </w:p>
    <w:p w14:paraId="72CA5ED7" w14:textId="3E811245" w:rsidR="00EB3850" w:rsidRDefault="00EB3850">
      <w:pPr>
        <w:pStyle w:val="CommentText"/>
      </w:pPr>
      <w:r>
        <w:t xml:space="preserve">Is this model-based matching? Can controls match to multiple cases? Why five-to-one? Where covariates balanced after matching? </w:t>
      </w:r>
    </w:p>
  </w:comment>
  <w:comment w:id="114" w:author="Ole Raaschou-Nielsen" w:date="2021-10-18T12:15:00Z" w:initials="OR">
    <w:p w14:paraId="3AFD22C6" w14:textId="4A188EE2" w:rsidR="00EB3850" w:rsidRDefault="00EB3850">
      <w:pPr>
        <w:pStyle w:val="CommentText"/>
      </w:pPr>
      <w:r>
        <w:rPr>
          <w:rStyle w:val="CommentReference"/>
        </w:rPr>
        <w:annotationRef/>
      </w:r>
      <w:r>
        <w:t>I would not call BC a constituent of EC, rather two different measures of a quite similar thing. Matthias has to confirm.</w:t>
      </w:r>
    </w:p>
  </w:comment>
  <w:comment w:id="115" w:author="Matthias Ketzel" w:date="2021-10-22T08:05:00Z" w:initials="MK">
    <w:p w14:paraId="62C7635B" w14:textId="2E58E444" w:rsidR="00EB3850" w:rsidRDefault="00EB3850">
      <w:pPr>
        <w:pStyle w:val="CommentText"/>
      </w:pPr>
      <w:r>
        <w:rPr>
          <w:rStyle w:val="CommentReference"/>
        </w:rPr>
        <w:annotationRef/>
      </w:r>
      <w:r>
        <w:t>Correct, EC and BC are closely related / correlated and in our model it is basically the same thing. EC and BC refer to different measuring methods and they can give often different readings also depending on the location/type of source/distance to the source..</w:t>
      </w:r>
    </w:p>
    <w:p w14:paraId="2339DA33" w14:textId="4B75D2AE" w:rsidR="00EB3850" w:rsidRDefault="00EB3850">
      <w:pPr>
        <w:pStyle w:val="CommentText"/>
      </w:pPr>
    </w:p>
    <w:p w14:paraId="02203BB3" w14:textId="5D88A810" w:rsidR="00EB3850" w:rsidRDefault="00EB3850">
      <w:pPr>
        <w:pStyle w:val="CommentText"/>
      </w:pPr>
      <w:r>
        <w:t>Maybe just avoid mentioning BC ?</w:t>
      </w:r>
    </w:p>
  </w:comment>
  <w:comment w:id="116" w:author="Jørgen Brandt" w:date="2021-10-25T13:38:00Z" w:initials="JB">
    <w:p w14:paraId="744AFC57" w14:textId="423BB175" w:rsidR="00783637" w:rsidRDefault="00783637">
      <w:pPr>
        <w:pStyle w:val="CommentText"/>
      </w:pPr>
      <w:r>
        <w:rPr>
          <w:rStyle w:val="CommentReference"/>
        </w:rPr>
        <w:annotationRef/>
      </w:r>
      <w:r>
        <w:t>This is the first time O3 is mentioned…</w:t>
      </w:r>
    </w:p>
  </w:comment>
  <w:comment w:id="118" w:author="Jibran Khan" w:date="2021-10-23T14:48:00Z" w:initials="JK">
    <w:p w14:paraId="42417378" w14:textId="25D307CC" w:rsidR="00EB3850" w:rsidRDefault="00EB3850">
      <w:pPr>
        <w:pStyle w:val="CommentText"/>
      </w:pPr>
      <w:r>
        <w:rPr>
          <w:rStyle w:val="CommentReference"/>
        </w:rPr>
        <w:annotationRef/>
      </w:r>
      <w:r>
        <w:t>Please remove Ref # 46 that points to the validation of old, outdated AirGIS system (year 2011), which is not used anymore. Please only refer to Ref # 51 here. The paper includes references to the whole model chain.</w:t>
      </w:r>
    </w:p>
    <w:p w14:paraId="46C5BCA2" w14:textId="61CEDA09" w:rsidR="00EB3850" w:rsidRDefault="00EB3850">
      <w:pPr>
        <w:pStyle w:val="CommentText"/>
      </w:pPr>
    </w:p>
    <w:p w14:paraId="578F6F13" w14:textId="579A637B" w:rsidR="00EB3850" w:rsidRPr="005B25BA" w:rsidRDefault="00EB3850">
      <w:pPr>
        <w:pStyle w:val="CommentText"/>
        <w:rPr>
          <w:lang w:val="en-US"/>
        </w:rPr>
      </w:pPr>
      <w:r w:rsidRPr="008A2F01">
        <w:rPr>
          <w:lang w:val="da-DK"/>
        </w:rPr>
        <w:t>The n</w:t>
      </w:r>
      <w:r>
        <w:rPr>
          <w:lang w:val="da-DK"/>
        </w:rPr>
        <w:t xml:space="preserve">ew validated system, Khan et al. </w:t>
      </w:r>
      <w:r w:rsidRPr="005B25BA">
        <w:rPr>
          <w:lang w:val="en-US"/>
        </w:rPr>
        <w:t>(2019) (Ref # 51) is a standard system to estimate air pollution levels</w:t>
      </w:r>
      <w:r>
        <w:rPr>
          <w:lang w:val="en-US"/>
        </w:rPr>
        <w:t xml:space="preserve"> in Denmark. The same system was used to model pollution for this project. The DEHM-UBM-AirGIS (a.k.a new AirGIS) paper (Khan et al. 2019) reflects new system description, operation as well as spatial and temporal validation. </w:t>
      </w:r>
    </w:p>
  </w:comment>
  <w:comment w:id="125" w:author="Jørgen Brandt" w:date="2021-10-25T13:41:00Z" w:initials="JB">
    <w:p w14:paraId="14D23F3D" w14:textId="7DCFD380" w:rsidR="00783637" w:rsidRDefault="00783637">
      <w:pPr>
        <w:pStyle w:val="CommentText"/>
      </w:pPr>
      <w:r>
        <w:rPr>
          <w:rStyle w:val="CommentReference"/>
        </w:rPr>
        <w:annotationRef/>
      </w:r>
      <w:r>
        <w:t xml:space="preserve">Please add </w:t>
      </w:r>
    </w:p>
    <w:p w14:paraId="710F5315" w14:textId="77777777" w:rsidR="00783637" w:rsidRPr="00783637" w:rsidRDefault="00783637" w:rsidP="00783637">
      <w:pPr>
        <w:pStyle w:val="CommentText"/>
      </w:pPr>
      <w:r w:rsidRPr="00783637">
        <w:t xml:space="preserve">Brandt, J., J. H. Christensen, L. M. Frohn, F. Palmgren, R. Berkowicz and Z. Zlatev, 2001. Operational air pollution forecasts from European to local scale. </w:t>
      </w:r>
      <w:r w:rsidRPr="00783637">
        <w:rPr>
          <w:i/>
        </w:rPr>
        <w:t>Atmospheric Environment</w:t>
      </w:r>
      <w:r w:rsidRPr="00783637">
        <w:t xml:space="preserve">, Vol. 35, Sup. No. 1, pp. S91-S98, 2001. </w:t>
      </w:r>
      <w:hyperlink r:id="rId1" w:tgtFrame="_blank" w:tooltip="Persistent link using digital object identifier" w:history="1">
        <w:r w:rsidRPr="00783637">
          <w:rPr>
            <w:rStyle w:val="Hyperlink"/>
            <w:lang w:val="en-US"/>
          </w:rPr>
          <w:t>https://doi.org/10.1016/S1352-2310(00)00415-5</w:t>
        </w:r>
      </w:hyperlink>
      <w:r w:rsidRPr="00783637">
        <w:rPr>
          <w:lang w:val="en-US"/>
        </w:rPr>
        <w:t xml:space="preserve"> </w:t>
      </w:r>
    </w:p>
    <w:p w14:paraId="562D91B3" w14:textId="77777777" w:rsidR="00783637" w:rsidRDefault="00783637" w:rsidP="00783637">
      <w:pPr>
        <w:pStyle w:val="CommentText"/>
      </w:pPr>
    </w:p>
    <w:p w14:paraId="7444DC10" w14:textId="7F21FE81" w:rsidR="00783637" w:rsidRPr="00783637" w:rsidRDefault="00783637" w:rsidP="00783637">
      <w:pPr>
        <w:pStyle w:val="CommentText"/>
        <w:rPr>
          <w:lang w:val="da-DK"/>
        </w:rPr>
      </w:pPr>
      <w:r w:rsidRPr="00783637">
        <w:t xml:space="preserve">Brandt, J., J. H. Christensen, L. M. Frohn and R Berkowicz, 2003. Air pollution forecasting from regional to urban street scale – implementation and validation for two cities in Denmark. </w:t>
      </w:r>
      <w:r w:rsidRPr="00783637">
        <w:rPr>
          <w:i/>
        </w:rPr>
        <w:t xml:space="preserve">Physics and Chemistry of the Earth, </w:t>
      </w:r>
      <w:r w:rsidRPr="00783637">
        <w:t xml:space="preserve">Vol. 28, pp. 335-344, 2003. </w:t>
      </w:r>
      <w:r w:rsidRPr="00783637">
        <w:rPr>
          <w:lang w:val="da-DK"/>
        </w:rPr>
        <w:t> </w:t>
      </w:r>
    </w:p>
    <w:p w14:paraId="10BB35B2" w14:textId="77777777" w:rsidR="00783637" w:rsidRPr="00783637" w:rsidRDefault="00783637" w:rsidP="00783637">
      <w:pPr>
        <w:pStyle w:val="CommentText"/>
        <w:rPr>
          <w:lang w:val="da-DK"/>
        </w:rPr>
      </w:pPr>
      <w:r w:rsidRPr="00783637">
        <w:rPr>
          <w:lang w:val="da-DK"/>
        </w:rPr>
        <w:t xml:space="preserve">Doi: </w:t>
      </w:r>
      <w:hyperlink r:id="rId2" w:tgtFrame="_blank" w:history="1">
        <w:r w:rsidRPr="00783637">
          <w:rPr>
            <w:rStyle w:val="Hyperlink"/>
            <w:lang w:val="da-DK"/>
          </w:rPr>
          <w:t>10.1016/S1474-7065(03)00054-8</w:t>
        </w:r>
      </w:hyperlink>
    </w:p>
    <w:p w14:paraId="28F1C6CB" w14:textId="77777777" w:rsidR="00783637" w:rsidRDefault="00783637">
      <w:pPr>
        <w:pStyle w:val="CommentText"/>
      </w:pPr>
    </w:p>
  </w:comment>
  <w:comment w:id="126" w:author="Matthias Ketzel" w:date="2021-10-22T08:10:00Z" w:initials="MK">
    <w:p w14:paraId="6B66D908" w14:textId="0BAA10AD" w:rsidR="00EB3850" w:rsidRDefault="00EB3850">
      <w:pPr>
        <w:pStyle w:val="CommentText"/>
      </w:pPr>
      <w:r>
        <w:rPr>
          <w:rStyle w:val="CommentReference"/>
        </w:rPr>
        <w:annotationRef/>
      </w:r>
      <w:r>
        <w:t>Please add here our latest comprehensive modelling paper on UFP with validation for NOx and PM2.5:</w:t>
      </w:r>
    </w:p>
    <w:p w14:paraId="164E67EF" w14:textId="1BC0D7D0" w:rsidR="00EB3850" w:rsidRDefault="00EB3850">
      <w:pPr>
        <w:pStyle w:val="CommentText"/>
      </w:pPr>
    </w:p>
    <w:p w14:paraId="466CDDC6" w14:textId="77777777" w:rsidR="00EB3850" w:rsidRDefault="00EB3850" w:rsidP="00DB0F17">
      <w:pPr>
        <w:jc w:val="both"/>
      </w:pPr>
      <w:r w:rsidRPr="00133F07">
        <w:rPr>
          <w:lang w:val="da-DK"/>
        </w:rPr>
        <w:t>Ketzel, M., L. M. Frohn, J. H. Christensen, J. Brandt, A. Massling, C. Andersen, U. Im, S. S. Jensen, J. Khan, O.-K. Nielsen, M. S. Plejdrup, H. Denier van der Gon, A. Manders,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3" w:tgtFrame="_blank" w:tooltip="Persistent link using digital object identifier" w:history="1">
        <w:r>
          <w:rPr>
            <w:rStyle w:val="Hyperlink"/>
            <w:rFonts w:eastAsiaTheme="majorEastAsia"/>
          </w:rPr>
          <w:t>https://doi.org/10.1016/j.atmosenv.2021.118633</w:t>
        </w:r>
      </w:hyperlink>
    </w:p>
    <w:p w14:paraId="5024099F" w14:textId="4A00FB0F" w:rsidR="00EB3850" w:rsidRDefault="00EB3850">
      <w:pPr>
        <w:pStyle w:val="CommentText"/>
        <w:rPr>
          <w:lang w:val="en-US"/>
        </w:rPr>
      </w:pPr>
    </w:p>
    <w:p w14:paraId="22AC4717" w14:textId="0B0E2A0C" w:rsidR="00EB3850" w:rsidRDefault="00EB3850">
      <w:pPr>
        <w:pStyle w:val="CommentText"/>
        <w:rPr>
          <w:lang w:val="en-US"/>
        </w:rPr>
      </w:pPr>
    </w:p>
    <w:p w14:paraId="396FC5BB" w14:textId="6726B6BF" w:rsidR="00EB3850" w:rsidRDefault="00EB3850">
      <w:pPr>
        <w:pStyle w:val="CommentText"/>
        <w:rPr>
          <w:lang w:val="en-US"/>
        </w:rPr>
      </w:pPr>
      <w:r>
        <w:rPr>
          <w:lang w:val="en-US"/>
        </w:rPr>
        <w:t>Ref 47 should be replaced by:</w:t>
      </w:r>
    </w:p>
    <w:p w14:paraId="533DB20D" w14:textId="73EE0897" w:rsidR="00EB3850" w:rsidRDefault="00EB3850">
      <w:pPr>
        <w:pStyle w:val="CommentText"/>
        <w:rPr>
          <w:lang w:val="en-US"/>
        </w:rPr>
      </w:pPr>
    </w:p>
    <w:p w14:paraId="5CE91C36" w14:textId="77777777" w:rsidR="00EB3850" w:rsidRDefault="00EB3850" w:rsidP="007B7815">
      <w:pPr>
        <w:jc w:val="both"/>
      </w:pPr>
      <w:r w:rsidRPr="007B7815">
        <w:rPr>
          <w:lang w:val="de-DE"/>
        </w:rPr>
        <w:t xml:space="preserve">Khan, J., K. Kakosimos, O. Raaschou-Nielsen, J. Brandt, S. S. Jensen, T. Ellermann, M. Ketzel, 2019. </w:t>
      </w:r>
      <w:r>
        <w:t xml:space="preserve">Development and Performance Evaluation of New AirGIS - A GIS Based Air Pollution and Human Exposure Modelling System. Atmospheric Environment, Vol 198, pp. 102-121. </w:t>
      </w:r>
      <w:hyperlink r:id="rId4" w:history="1">
        <w:r>
          <w:rPr>
            <w:rStyle w:val="Hyperlink"/>
            <w:rFonts w:eastAsiaTheme="majorEastAsia"/>
          </w:rPr>
          <w:t>https://doi.org/10.1016/j.atmosenv.2018.10.036</w:t>
        </w:r>
      </w:hyperlink>
      <w:r>
        <w:t xml:space="preserve"> </w:t>
      </w:r>
    </w:p>
    <w:p w14:paraId="0DCC841E" w14:textId="77777777" w:rsidR="00EB3850" w:rsidRPr="00DB0F17" w:rsidRDefault="00EB3850">
      <w:pPr>
        <w:pStyle w:val="CommentText"/>
        <w:rPr>
          <w:lang w:val="en-US"/>
        </w:rPr>
      </w:pPr>
    </w:p>
  </w:comment>
  <w:comment w:id="129" w:author="Parks, Robbie M" w:date="2021-10-04T11:12:00Z" w:initials="PRM">
    <w:p w14:paraId="5FE43FD2" w14:textId="77777777" w:rsidR="00EB3850" w:rsidRDefault="00EB3850" w:rsidP="00747D93">
      <w:pPr>
        <w:pStyle w:val="CommentText"/>
      </w:pPr>
      <w:r>
        <w:rPr>
          <w:rStyle w:val="CommentReference"/>
        </w:rPr>
        <w:annotationRef/>
      </w:r>
      <w:r>
        <w:t>Matthias: I don’t have access to this journal. Do you have this value?</w:t>
      </w:r>
    </w:p>
    <w:p w14:paraId="52715799" w14:textId="77777777" w:rsidR="00EB3850" w:rsidRDefault="00EB3850" w:rsidP="00747D93">
      <w:pPr>
        <w:pStyle w:val="CommentText"/>
      </w:pPr>
    </w:p>
    <w:p w14:paraId="613A5708" w14:textId="77777777" w:rsidR="00EB3850" w:rsidRDefault="00D1402C" w:rsidP="00747D93">
      <w:pPr>
        <w:pStyle w:val="CommentText"/>
      </w:pPr>
      <w:hyperlink r:id="rId5" w:history="1">
        <w:r w:rsidR="00EB3850" w:rsidRPr="009C5DC1">
          <w:rPr>
            <w:rStyle w:val="Hyperlink"/>
          </w:rPr>
          <w:t>https://www.inderscienceonline.com/doi/abs/10.1504/IJEP.2011.047337?journalCode=ijep</w:t>
        </w:r>
      </w:hyperlink>
    </w:p>
    <w:p w14:paraId="1629AE91" w14:textId="77777777" w:rsidR="00EB3850" w:rsidRDefault="00EB3850" w:rsidP="00747D93">
      <w:pPr>
        <w:pStyle w:val="CommentText"/>
      </w:pPr>
    </w:p>
    <w:p w14:paraId="581AB04A" w14:textId="77777777" w:rsidR="00EB3850" w:rsidRDefault="00EB3850" w:rsidP="00747D93">
      <w:pPr>
        <w:pStyle w:val="CommentText"/>
      </w:pPr>
      <w:r>
        <w:t>I got the other values from page 18 of:</w:t>
      </w:r>
    </w:p>
    <w:p w14:paraId="12E9E8E4" w14:textId="77777777" w:rsidR="00EB3850" w:rsidRDefault="00EB3850" w:rsidP="00747D93">
      <w:pPr>
        <w:pStyle w:val="CommentText"/>
      </w:pPr>
    </w:p>
    <w:p w14:paraId="700526F5" w14:textId="32983CC9" w:rsidR="00EB3850" w:rsidRDefault="00D1402C" w:rsidP="00747D93">
      <w:pPr>
        <w:pStyle w:val="CommentText"/>
      </w:pPr>
      <w:hyperlink r:id="rId6" w:history="1">
        <w:r w:rsidR="00EB3850" w:rsidRPr="009C5DC1">
          <w:rPr>
            <w:rStyle w:val="Hyperlink"/>
          </w:rPr>
          <w:t>https://www.researchgate.net/publication/48208975_Evaluation_of_AIRGIS_--_a_GIS-based_air_pollution_and_human_exposure_modelling_system</w:t>
        </w:r>
      </w:hyperlink>
    </w:p>
  </w:comment>
  <w:comment w:id="130" w:author="Parks, Robbie M" w:date="2021-10-04T11:12:00Z" w:initials="PRM">
    <w:p w14:paraId="2746D3C8" w14:textId="77777777" w:rsidR="00EB3850" w:rsidRDefault="00EB3850" w:rsidP="00747D93">
      <w:pPr>
        <w:pStyle w:val="CommentText"/>
      </w:pPr>
      <w:r>
        <w:rPr>
          <w:rStyle w:val="CommentReference"/>
        </w:rPr>
        <w:annotationRef/>
      </w:r>
      <w:r>
        <w:t>Matthias: I have this reference but do you know where I can find this value?</w:t>
      </w:r>
    </w:p>
    <w:p w14:paraId="63375A40" w14:textId="77777777" w:rsidR="00EB3850" w:rsidRDefault="00EB3850" w:rsidP="00747D93">
      <w:pPr>
        <w:pStyle w:val="CommentText"/>
      </w:pPr>
    </w:p>
    <w:p w14:paraId="46830EE0" w14:textId="26B5E77C" w:rsidR="00EB3850" w:rsidRDefault="00D1402C" w:rsidP="00747D93">
      <w:pPr>
        <w:pStyle w:val="CommentText"/>
      </w:pPr>
      <w:hyperlink r:id="rId7" w:history="1">
        <w:r w:rsidR="00EB3850" w:rsidRPr="0013543F">
          <w:rPr>
            <w:rStyle w:val="Hyperlink"/>
          </w:rPr>
          <w:t>https://www.harmo.org/Conferences/Proceedings/_Bologna/publishedSections/H18-107-Ketzel.pdf</w:t>
        </w:r>
      </w:hyperlink>
    </w:p>
    <w:p w14:paraId="303B8E06" w14:textId="55EDDC07" w:rsidR="00EB3850" w:rsidRDefault="00EB3850" w:rsidP="00747D93">
      <w:pPr>
        <w:pStyle w:val="CommentText"/>
      </w:pPr>
    </w:p>
    <w:p w14:paraId="211EC9EB" w14:textId="77777777" w:rsidR="00EB3850" w:rsidRDefault="00EB3850" w:rsidP="00747D93">
      <w:pPr>
        <w:pStyle w:val="CommentText"/>
      </w:pPr>
    </w:p>
  </w:comment>
  <w:comment w:id="131" w:author="Jibran Khan" w:date="2021-10-23T15:09:00Z" w:initials="JK">
    <w:p w14:paraId="58FA38A3" w14:textId="158D65FB" w:rsidR="00EB3850" w:rsidRDefault="00EB3850">
      <w:pPr>
        <w:pStyle w:val="CommentText"/>
      </w:pPr>
      <w:r>
        <w:rPr>
          <w:rStyle w:val="CommentReference"/>
        </w:rPr>
        <w:annotationRef/>
      </w:r>
      <w:r>
        <w:t>In our model system, EC and BC are the same. So, instead of referring to the conference paper, you can refer to this paper that includes EC validation:</w:t>
      </w:r>
    </w:p>
    <w:p w14:paraId="6C8E1969" w14:textId="07676D0D" w:rsidR="00EB3850" w:rsidRDefault="00D1402C">
      <w:pPr>
        <w:pStyle w:val="CommentText"/>
      </w:pPr>
      <w:hyperlink r:id="rId8" w:history="1">
        <w:r w:rsidR="00EB3850" w:rsidRPr="000411B4">
          <w:rPr>
            <w:rStyle w:val="Hyperlink"/>
          </w:rPr>
          <w:t>https://journals.lww.com/environepidem/Fulltext/2018/06000/Evaluation_of_the_Danish_AirGIS_air_pollution.6.aspx</w:t>
        </w:r>
      </w:hyperlink>
      <w:r w:rsidR="00EB3850">
        <w:t xml:space="preserve"> </w:t>
      </w:r>
    </w:p>
  </w:comment>
  <w:comment w:id="127" w:author="Matthias Ketzel" w:date="2021-10-22T08:17:00Z" w:initials="MK">
    <w:p w14:paraId="0149A52C" w14:textId="49C5E8BB" w:rsidR="00EB3850" w:rsidRDefault="00EB3850">
      <w:pPr>
        <w:pStyle w:val="CommentText"/>
      </w:pPr>
      <w:r>
        <w:rPr>
          <w:rStyle w:val="CommentReference"/>
        </w:rPr>
        <w:annotationRef/>
      </w:r>
      <w:r>
        <w:t>Instead of collecting data from different references and years and model versions I made some new analysis based on the newest data, similar to the description in Ketzel at al 2021, see above:</w:t>
      </w:r>
    </w:p>
    <w:p w14:paraId="487E3C01" w14:textId="30526AEC" w:rsidR="00EB3850" w:rsidRDefault="00EB3850">
      <w:pPr>
        <w:pStyle w:val="CommentText"/>
      </w:pPr>
      <w:r>
        <w:t>Based on all available monthly data for Danish background stations up to 12 stations for some pollutants only 3 stations for EC, spearman Correlation:</w:t>
      </w:r>
    </w:p>
    <w:p w14:paraId="23BAD7E6" w14:textId="299D8256" w:rsidR="00EB3850" w:rsidRDefault="00EB3850">
      <w:pPr>
        <w:pStyle w:val="CommentText"/>
      </w:pPr>
      <w:r>
        <w:t>NOx: 0.85 (N=2053)</w:t>
      </w:r>
    </w:p>
    <w:p w14:paraId="1A9DE540" w14:textId="53AE3E8A" w:rsidR="00EB3850" w:rsidRDefault="00EB3850">
      <w:pPr>
        <w:pStyle w:val="CommentText"/>
      </w:pPr>
      <w:r>
        <w:t xml:space="preserve">CO: </w:t>
      </w:r>
      <w:r>
        <w:rPr>
          <w:rFonts w:ascii="Calibri" w:hAnsi="Calibri" w:cs="Calibri"/>
          <w:sz w:val="22"/>
          <w:szCs w:val="22"/>
        </w:rPr>
        <w:t>0.91 (487)</w:t>
      </w:r>
    </w:p>
    <w:p w14:paraId="5A75E6F4" w14:textId="6037D7B9" w:rsidR="00EB3850" w:rsidRDefault="00EB3850">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EB3850" w:rsidRDefault="00EB3850">
      <w:pPr>
        <w:pStyle w:val="CommentText"/>
      </w:pPr>
      <w:r>
        <w:t xml:space="preserve">EC: </w:t>
      </w:r>
      <w:r>
        <w:rPr>
          <w:rFonts w:ascii="Calibri" w:hAnsi="Calibri" w:cs="Calibri"/>
          <w:sz w:val="22"/>
          <w:szCs w:val="22"/>
        </w:rPr>
        <w:t>0.79 (264)</w:t>
      </w:r>
    </w:p>
    <w:p w14:paraId="5C930CA4" w14:textId="30FC382F" w:rsidR="00EB3850" w:rsidRDefault="00EB3850">
      <w:pPr>
        <w:pStyle w:val="CommentText"/>
      </w:pPr>
      <w:r>
        <w:t xml:space="preserve">PM2.5 with LVS method: </w:t>
      </w:r>
      <w:r>
        <w:rPr>
          <w:rFonts w:ascii="Calibri" w:hAnsi="Calibri" w:cs="Calibri"/>
          <w:sz w:val="22"/>
          <w:szCs w:val="22"/>
        </w:rPr>
        <w:t>0.83 (430)</w:t>
      </w:r>
    </w:p>
    <w:p w14:paraId="041CC06D" w14:textId="3B803E44" w:rsidR="00EB3850" w:rsidRDefault="00EB3850">
      <w:pPr>
        <w:pStyle w:val="CommentText"/>
      </w:pPr>
      <w:r>
        <w:t>These values represent both temporal and spatial correaltions.</w:t>
      </w:r>
    </w:p>
  </w:comment>
  <w:comment w:id="128" w:author="Jibran Khan" w:date="2021-10-23T14:59:00Z" w:initials="JK">
    <w:p w14:paraId="5820E4EA" w14:textId="3E474AEE" w:rsidR="00EB3850" w:rsidRDefault="00EB3850">
      <w:pPr>
        <w:pStyle w:val="CommentText"/>
      </w:pPr>
      <w:r>
        <w:rPr>
          <w:rStyle w:val="CommentReference"/>
        </w:rPr>
        <w:annotationRef/>
      </w:r>
      <w:r>
        <w:t>Agree! Please use the latest references. You can take the numbers from Khan et al. 2019 and Ketzel et al. 2021.</w:t>
      </w:r>
    </w:p>
  </w:comment>
  <w:comment w:id="142" w:author="Ole Raaschou-Nielsen" w:date="2021-10-18T12:16:00Z" w:initials="OR">
    <w:p w14:paraId="46E456E5" w14:textId="50458918" w:rsidR="00EB3850" w:rsidRDefault="00EB3850">
      <w:pPr>
        <w:pStyle w:val="CommentText"/>
      </w:pPr>
      <w:r>
        <w:rPr>
          <w:rStyle w:val="CommentReference"/>
        </w:rPr>
        <w:annotationRef/>
      </w:r>
      <w:r>
        <w:t xml:space="preserve">The model does not cover addresses in Greenland…. </w:t>
      </w:r>
    </w:p>
  </w:comment>
  <w:comment w:id="141" w:author="Johnni Hansen" w:date="2021-10-22T14:24:00Z" w:initials="JH">
    <w:p w14:paraId="01C8DE46" w14:textId="38BEA554" w:rsidR="00EB3850" w:rsidRDefault="00EB3850">
      <w:pPr>
        <w:pStyle w:val="CommentText"/>
      </w:pPr>
      <w:r>
        <w:rPr>
          <w:rStyle w:val="CommentReference"/>
        </w:rPr>
        <w:annotationRef/>
      </w:r>
      <w:r>
        <w:t>I’m not sure what you mean; which variable is used ?</w:t>
      </w:r>
    </w:p>
  </w:comment>
  <w:comment w:id="143" w:author="Johnni Hansen" w:date="2021-10-22T14:21:00Z" w:initials="JH">
    <w:p w14:paraId="2AEE2E5A" w14:textId="7E5CA946" w:rsidR="00EB3850" w:rsidRDefault="00EB3850">
      <w:pPr>
        <w:pStyle w:val="CommentText"/>
      </w:pPr>
      <w:r>
        <w:rPr>
          <w:rStyle w:val="CommentReference"/>
        </w:rPr>
        <w:annotationRef/>
      </w:r>
      <w:r>
        <w:t>The patient register does neither include Greenland)</w:t>
      </w:r>
    </w:p>
  </w:comment>
  <w:comment w:id="148" w:author="Goldsmith, Jeff" w:date="2021-10-22T16:08:00Z" w:initials="GJ">
    <w:p w14:paraId="142B02D5" w14:textId="77777777" w:rsidR="00EB3850" w:rsidRDefault="00EB3850">
      <w:pPr>
        <w:pStyle w:val="CommentText"/>
      </w:pPr>
      <w:r>
        <w:rPr>
          <w:rStyle w:val="CommentReference"/>
        </w:rPr>
        <w:annotationRef/>
      </w:r>
      <w:r>
        <w:t xml:space="preserve">It seems like this part of the analysis is driving a lot of the confusion around individual / joint associations. </w:t>
      </w:r>
    </w:p>
    <w:p w14:paraId="6909F748" w14:textId="77777777" w:rsidR="00EB3850" w:rsidRDefault="00EB3850">
      <w:pPr>
        <w:pStyle w:val="CommentText"/>
      </w:pPr>
    </w:p>
    <w:p w14:paraId="484A2D9B" w14:textId="7A072A4B" w:rsidR="00EB3850" w:rsidRDefault="00EB3850">
      <w:pPr>
        <w:pStyle w:val="CommentText"/>
      </w:pPr>
      <w:r>
        <w:t>How helpful was this in the analysis? Are the pollutants really strongly correlated, and do you find the shared effect interpretable?</w:t>
      </w:r>
    </w:p>
  </w:comment>
  <w:comment w:id="151" w:author="Ole Raaschou-Nielsen" w:date="2021-10-18T12:17:00Z" w:initials="OR">
    <w:p w14:paraId="34DFF36E" w14:textId="19F7AA58" w:rsidR="00EB3850" w:rsidRDefault="00EB3850">
      <w:pPr>
        <w:pStyle w:val="CommentText"/>
      </w:pPr>
      <w:r>
        <w:rPr>
          <w:rStyle w:val="CommentReference"/>
        </w:rPr>
        <w:annotationRef/>
      </w:r>
      <w:r>
        <w:t>The difference between the two is not clear.</w:t>
      </w:r>
    </w:p>
    <w:p w14:paraId="4D4EB5EE" w14:textId="59022926" w:rsidR="00EB3850" w:rsidRDefault="00EB3850">
      <w:pPr>
        <w:pStyle w:val="CommentText"/>
      </w:pPr>
      <w:r>
        <w:t>I guess, that I would require at least same direction of the association with the endpoint to combine single pollutants.</w:t>
      </w:r>
    </w:p>
  </w:comment>
  <w:comment w:id="155" w:author="Weisskopf" w:date="2021-10-22T16:55:00Z" w:initials="MOU">
    <w:p w14:paraId="6A0C3D33" w14:textId="77777777" w:rsidR="00EB3850" w:rsidRDefault="00EB3850">
      <w:pPr>
        <w:pStyle w:val="CommentText"/>
      </w:pPr>
      <w:r>
        <w:rPr>
          <w:rStyle w:val="CommentReference"/>
        </w:rPr>
        <w:annotationRef/>
      </w:r>
      <w:r>
        <w:t>So as I’ve started to discuss with Marianthi,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EB3850" w:rsidRDefault="00EB3850">
      <w:pPr>
        <w:pStyle w:val="CommentText"/>
      </w:pPr>
    </w:p>
    <w:p w14:paraId="457696CF" w14:textId="665F04D4" w:rsidR="00EB3850" w:rsidRDefault="00EB3850">
      <w:pPr>
        <w:pStyle w:val="CommentText"/>
      </w:pPr>
      <w:r>
        <w:t>However, that said, a generally null finding for PM2.5 in your results may suggest there is no confounding from other pollutants.</w:t>
      </w:r>
    </w:p>
  </w:comment>
  <w:comment w:id="154" w:author="Ole Raaschou-Nielsen" w:date="2021-10-18T12:21:00Z" w:initials="OR">
    <w:p w14:paraId="59717730" w14:textId="2168331C" w:rsidR="00EB3850" w:rsidRDefault="00EB3850">
      <w:pPr>
        <w:pStyle w:val="CommentText"/>
      </w:pPr>
      <w:r>
        <w:rPr>
          <w:rStyle w:val="CommentReference"/>
        </w:rPr>
        <w:annotationRef/>
      </w:r>
      <w:r>
        <w:t>I cannot follow that reasoning – sorry.</w:t>
      </w:r>
    </w:p>
  </w:comment>
  <w:comment w:id="153" w:author="Jørgen Brandt" w:date="2021-10-25T13:48:00Z" w:initials="JB">
    <w:p w14:paraId="3DDAA9A3" w14:textId="21575452" w:rsidR="003235EC" w:rsidRDefault="003235EC">
      <w:pPr>
        <w:pStyle w:val="CommentText"/>
      </w:pPr>
      <w:r>
        <w:rPr>
          <w:rStyle w:val="CommentReference"/>
        </w:rPr>
        <w:annotationRef/>
      </w:r>
      <w:r>
        <w:t>Me neither – and the other pollutants also have many sources…</w:t>
      </w:r>
    </w:p>
  </w:comment>
  <w:comment w:id="152" w:author="Johnni Hansen" w:date="2021-10-22T14:27:00Z" w:initials="JH">
    <w:p w14:paraId="696E2221" w14:textId="6E769BD2" w:rsidR="00EB3850" w:rsidRDefault="00EB3850">
      <w:pPr>
        <w:pStyle w:val="CommentText"/>
      </w:pPr>
      <w:r>
        <w:rPr>
          <w:rStyle w:val="CommentReference"/>
        </w:rPr>
        <w:annotationRef/>
      </w:r>
      <w:r>
        <w:t xml:space="preserve">Is this a “general believe” or just a reporting in ref 56? </w:t>
      </w:r>
    </w:p>
  </w:comment>
  <w:comment w:id="156" w:author="Matthias Ketzel" w:date="2021-10-22T08:31:00Z" w:initials="MK">
    <w:p w14:paraId="62529DC0" w14:textId="70E465C3" w:rsidR="00EB3850" w:rsidRDefault="00EB3850">
      <w:pPr>
        <w:pStyle w:val="CommentText"/>
      </w:pPr>
      <w:r>
        <w:rPr>
          <w:rStyle w:val="CommentReference"/>
        </w:rPr>
        <w:annotationRef/>
      </w:r>
      <w:r>
        <w:t>We normally not combine all pollutants in the described way as you do here.</w:t>
      </w:r>
    </w:p>
    <w:p w14:paraId="0520F06A" w14:textId="732F6E37" w:rsidR="00EB3850" w:rsidRDefault="00EB3850">
      <w:pPr>
        <w:pStyle w:val="CommentText"/>
      </w:pPr>
      <w:r>
        <w:t xml:space="preserve">All 4 pollutants contain contributions from traffic and non-traffic. </w:t>
      </w:r>
    </w:p>
    <w:p w14:paraId="7DA43621" w14:textId="07565899" w:rsidR="00EB3850" w:rsidRDefault="00EB3850">
      <w:pPr>
        <w:pStyle w:val="CommentText"/>
      </w:pPr>
      <w:r>
        <w:t xml:space="preserve">Actually we are able to make a correct source apportionment by “switching off” all traffic emissions in our models. But this would require new data analysis and model runs. </w:t>
      </w:r>
    </w:p>
    <w:p w14:paraId="16918F3F" w14:textId="1EEC10E4" w:rsidR="00EB3850" w:rsidRDefault="00EB3850">
      <w:pPr>
        <w:pStyle w:val="CommentText"/>
      </w:pPr>
      <w:r>
        <w:t>I suggest to better keep the traffic / non-traffic discussion low in the paper here and focus on the pollutants as such.</w:t>
      </w:r>
    </w:p>
  </w:comment>
  <w:comment w:id="157" w:author="Jørgen Brandt" w:date="2021-10-25T13:49:00Z" w:initials="JB">
    <w:p w14:paraId="20777D8D" w14:textId="4E47C8EC" w:rsidR="003235EC" w:rsidRDefault="003235EC">
      <w:pPr>
        <w:pStyle w:val="CommentText"/>
      </w:pPr>
      <w:r>
        <w:rPr>
          <w:rStyle w:val="CommentReference"/>
        </w:rPr>
        <w:annotationRef/>
      </w:r>
      <w:r>
        <w:t>I agree with Matthias</w:t>
      </w:r>
    </w:p>
  </w:comment>
  <w:comment w:id="158" w:author="Goldsmith, Jeff" w:date="2021-10-22T16:12:00Z" w:initials="GJ">
    <w:p w14:paraId="71029ED4" w14:textId="1E010E99" w:rsidR="00EB3850" w:rsidRDefault="00EB3850">
      <w:pPr>
        <w:pStyle w:val="CommentText"/>
      </w:pPr>
      <w:r>
        <w:rPr>
          <w:rStyle w:val="CommentReference"/>
        </w:rPr>
        <w:annotationRef/>
      </w:r>
      <w:r>
        <w:t>Joint association here is based on taking sums of the posterior samples, not a parameter estimated by the model?</w:t>
      </w:r>
    </w:p>
  </w:comment>
  <w:comment w:id="159" w:author="Matthias Ketzel" w:date="2021-10-22T08:35:00Z" w:initials="MK">
    <w:p w14:paraId="15B36112" w14:textId="7043CBED" w:rsidR="00EB3850" w:rsidRDefault="00EB3850">
      <w:pPr>
        <w:pStyle w:val="CommentText"/>
      </w:pPr>
      <w:r>
        <w:rPr>
          <w:rStyle w:val="CommentReference"/>
        </w:rPr>
        <w:annotationRef/>
      </w:r>
      <w:r>
        <w:t>Also PM2.5 is traffic related … see comment above.</w:t>
      </w:r>
    </w:p>
  </w:comment>
  <w:comment w:id="161" w:author="Ole Raaschou-Nielsen" w:date="2021-10-18T12:22:00Z" w:initials="OR">
    <w:p w14:paraId="516D540F" w14:textId="061E9FDE" w:rsidR="00EB3850" w:rsidRDefault="00EB3850">
      <w:pPr>
        <w:pStyle w:val="CommentText"/>
      </w:pPr>
      <w:r>
        <w:rPr>
          <w:rStyle w:val="CommentReference"/>
        </w:rPr>
        <w:annotationRef/>
      </w:r>
      <w:r>
        <w:t>The joint association considered an exposure contrast of 1 SD of each pollutant. What is the exposure contrasts considered here?</w:t>
      </w:r>
    </w:p>
  </w:comment>
  <w:comment w:id="162" w:author="Goldsmith, Jeff" w:date="2021-10-22T16:16:00Z" w:initials="GJ">
    <w:p w14:paraId="38504811" w14:textId="77777777" w:rsidR="00EB3850" w:rsidRDefault="00EB3850">
      <w:pPr>
        <w:pStyle w:val="CommentText"/>
      </w:pPr>
      <w:r>
        <w:rPr>
          <w:rStyle w:val="CommentReference"/>
        </w:rPr>
        <w:annotationRef/>
      </w:r>
      <w:r>
        <w:t>I think there are pieces here I don’t fully understand – mu seems to be sometimes a vector and sometimes a scalar. I’m also not clear what the lambda layer provides as a prior. Is it necessary?</w:t>
      </w:r>
    </w:p>
    <w:p w14:paraId="09BFC765" w14:textId="77777777" w:rsidR="00EB3850" w:rsidRDefault="00EB3850">
      <w:pPr>
        <w:pStyle w:val="CommentText"/>
      </w:pPr>
    </w:p>
    <w:p w14:paraId="19A3D0EC" w14:textId="36244D70" w:rsidR="00EB3850" w:rsidRDefault="00EB3850">
      <w:pPr>
        <w:pStyle w:val="CommentText"/>
      </w:pPr>
      <w:r>
        <w:t>It’s been a while since I took a look at the usual specifications for a model like this (and don’t have books in front of me) – is the covariance matrix Sigma also standard? Or how others have built these models for pollution?</w:t>
      </w:r>
    </w:p>
  </w:comment>
  <w:comment w:id="160" w:author="Jørgen Brandt" w:date="2021-10-25T13:52:00Z" w:initials="JB">
    <w:p w14:paraId="28CBAEC9" w14:textId="4089B400" w:rsidR="003235EC" w:rsidRDefault="003235EC">
      <w:pPr>
        <w:pStyle w:val="CommentText"/>
      </w:pPr>
      <w:r>
        <w:rPr>
          <w:rStyle w:val="CommentReference"/>
        </w:rPr>
        <w:annotationRef/>
      </w:r>
      <w:r>
        <w:t>So – as we have to move away from the traffic vs non-traffic, I guess this will not be relevant…</w:t>
      </w:r>
    </w:p>
  </w:comment>
  <w:comment w:id="163" w:author="Goldsmith, Jeff" w:date="2021-10-22T16:18:00Z" w:initials="GJ">
    <w:p w14:paraId="30F462FA" w14:textId="167A5910" w:rsidR="00EB3850" w:rsidRDefault="00EB3850">
      <w:pPr>
        <w:pStyle w:val="CommentText"/>
      </w:pPr>
      <w:r>
        <w:rPr>
          <w:rStyle w:val="CommentReference"/>
        </w:rPr>
        <w:annotationRef/>
      </w:r>
      <w:r>
        <w:t>This is a pretty restrictive prior – did it affect estimation of mu, or of the betas?</w:t>
      </w:r>
    </w:p>
  </w:comment>
  <w:comment w:id="165" w:author="Goldsmith, Jeff" w:date="2021-10-22T16:28:00Z" w:initials="GJ">
    <w:p w14:paraId="5C743E1F" w14:textId="4CC50A08" w:rsidR="00EB3850" w:rsidRDefault="00EB3850">
      <w:pPr>
        <w:pStyle w:val="CommentText"/>
      </w:pPr>
      <w:r>
        <w:rPr>
          <w:rStyle w:val="CommentReference"/>
        </w:rPr>
        <w:annotationRef/>
      </w:r>
      <w:r>
        <w:t>alluded to this above – I’m not sure that this gives relevant information beyond the credible interval</w:t>
      </w:r>
    </w:p>
  </w:comment>
  <w:comment w:id="164" w:author="Johnni Hansen" w:date="2021-10-22T14:29:00Z" w:initials="JH">
    <w:p w14:paraId="36B14B57" w14:textId="1CE12F44" w:rsidR="00EB3850" w:rsidRDefault="00EB3850">
      <w:pPr>
        <w:pStyle w:val="CommentText"/>
      </w:pPr>
      <w:r>
        <w:rPr>
          <w:rStyle w:val="CommentReference"/>
        </w:rPr>
        <w:annotationRef/>
      </w:r>
      <w:r>
        <w:t>Could this be explained in fewer words?</w:t>
      </w:r>
    </w:p>
  </w:comment>
  <w:comment w:id="166" w:author="Goldsmith, Jeff" w:date="2021-10-22T16:19:00Z" w:initials="GJ">
    <w:p w14:paraId="4E67EC69" w14:textId="134C8892" w:rsidR="00EB3850" w:rsidRDefault="00EB3850">
      <w:pPr>
        <w:pStyle w:val="CommentText"/>
      </w:pPr>
      <w:r>
        <w:rPr>
          <w:rStyle w:val="CommentReference"/>
        </w:rPr>
        <w:annotationRef/>
      </w:r>
      <w:r>
        <w:t>Not sure what you mean by this – you considered other values in the normal and half cauchy distributions?</w:t>
      </w:r>
    </w:p>
  </w:comment>
  <w:comment w:id="167" w:author="Johnni Hansen" w:date="2021-10-22T14:31:00Z" w:initials="JH">
    <w:p w14:paraId="06F1F008" w14:textId="56587ED8" w:rsidR="00EB3850" w:rsidRDefault="00EB3850">
      <w:pPr>
        <w:pStyle w:val="CommentText"/>
      </w:pPr>
      <w:r>
        <w:rPr>
          <w:rStyle w:val="CommentReference"/>
        </w:rPr>
        <w:annotationRef/>
      </w:r>
      <w:r>
        <w:t>I agree with Ole: almost complete data</w:t>
      </w:r>
    </w:p>
  </w:comment>
  <w:comment w:id="168" w:author="Ole Raaschou-Nielsen" w:date="2021-10-18T12:24:00Z" w:initials="OR">
    <w:p w14:paraId="5AF68DCB" w14:textId="0B223485" w:rsidR="00EB3850" w:rsidRDefault="00EB3850">
      <w:pPr>
        <w:pStyle w:val="CommentText"/>
      </w:pPr>
      <w:r>
        <w:rPr>
          <w:rStyle w:val="CommentReference"/>
        </w:rPr>
        <w:annotationRef/>
      </w:r>
      <w:r>
        <w:t>Why not use the same sample for all analyses (there are so few missing). That would also make the results more comparable.</w:t>
      </w:r>
    </w:p>
  </w:comment>
  <w:comment w:id="169" w:author="Matthias Ketzel" w:date="2021-10-22T08:43:00Z" w:initials="MK">
    <w:p w14:paraId="0B61A2EE" w14:textId="2FB6B9E4" w:rsidR="00EB3850" w:rsidRDefault="00EB3850">
      <w:pPr>
        <w:pStyle w:val="CommentText"/>
      </w:pPr>
      <w:r>
        <w:rPr>
          <w:rStyle w:val="CommentReference"/>
        </w:rPr>
        <w:annotationRef/>
      </w:r>
      <w:r>
        <w:t>This is expected and normal in our data, due to Ozone chemistry, where fresh NO emissions react with O3 to form NO2 and reduce O3 in high NOx areas leading to an anti-correlations.</w:t>
      </w:r>
    </w:p>
    <w:p w14:paraId="1006264D" w14:textId="38314400" w:rsidR="00EB3850" w:rsidRDefault="00EB3850">
      <w:pPr>
        <w:pStyle w:val="CommentText"/>
      </w:pPr>
      <w:r>
        <w:t>Maybe this should be mentioned at least once in the paper?</w:t>
      </w:r>
    </w:p>
  </w:comment>
  <w:comment w:id="170" w:author="Ole Raaschou-Nielsen" w:date="2021-10-18T12:26:00Z" w:initials="OR">
    <w:p w14:paraId="43480634" w14:textId="56BD86FF" w:rsidR="00EB3850" w:rsidRDefault="00EB3850">
      <w:pPr>
        <w:pStyle w:val="CommentText"/>
      </w:pPr>
      <w:r>
        <w:rPr>
          <w:rStyle w:val="CommentReference"/>
        </w:rPr>
        <w:annotationRef/>
      </w:r>
      <w:r>
        <w:t>This is already said in the Methods section (right?). No need to repeat here.</w:t>
      </w:r>
    </w:p>
  </w:comment>
  <w:comment w:id="172" w:author="Ole Raaschou-Nielsen" w:date="2021-10-18T12:27:00Z" w:initials="OR">
    <w:p w14:paraId="6538B239" w14:textId="6F5D9111" w:rsidR="00EB3850" w:rsidRDefault="00EB3850">
      <w:pPr>
        <w:pStyle w:val="CommentText"/>
      </w:pPr>
      <w:r>
        <w:rPr>
          <w:rStyle w:val="CommentReference"/>
        </w:rPr>
        <w:annotationRef/>
      </w:r>
      <w:r>
        <w:t>Try to omit subjective judgements</w:t>
      </w:r>
    </w:p>
  </w:comment>
  <w:comment w:id="174" w:author="Matthias Ketzel" w:date="2021-10-22T08:47:00Z" w:initials="MK">
    <w:p w14:paraId="4C52D0D5" w14:textId="1F262CBF" w:rsidR="00EB3850" w:rsidRDefault="00EB3850">
      <w:pPr>
        <w:pStyle w:val="CommentText"/>
      </w:pPr>
      <w:r>
        <w:rPr>
          <w:rStyle w:val="CommentReference"/>
        </w:rPr>
        <w:annotationRef/>
      </w:r>
      <w:r>
        <w:t>Again see comment above</w:t>
      </w:r>
    </w:p>
  </w:comment>
  <w:comment w:id="175" w:author="Weisskopf" w:date="2021-10-22T17:07:00Z" w:initials="MOU">
    <w:p w14:paraId="7932A974" w14:textId="395A4171" w:rsidR="00EB3850" w:rsidRDefault="00EB3850">
      <w:pPr>
        <w:pStyle w:val="CommentText"/>
      </w:pPr>
      <w:r>
        <w:rPr>
          <w:rStyle w:val="CommentReference"/>
        </w:rPr>
        <w:annotationRef/>
      </w:r>
      <w:r>
        <w:t>If this is the case, then that bias issue I raised may be in play.</w:t>
      </w:r>
    </w:p>
  </w:comment>
  <w:comment w:id="176" w:author="Goldsmith, Jeff" w:date="2021-10-22T16:31:00Z" w:initials="GJ">
    <w:p w14:paraId="055D617E" w14:textId="3010917B" w:rsidR="00EB3850" w:rsidRDefault="00EB3850">
      <w:pPr>
        <w:pStyle w:val="CommentText"/>
      </w:pPr>
      <w:r>
        <w:rPr>
          <w:rStyle w:val="CommentReference"/>
        </w:rPr>
        <w:annotationRef/>
      </w:r>
      <w:r>
        <w:t>I’m not sure I understand what you mean – why were people excluded? I also don’t see results for the 10-year exposure, although it’s mentioned a couple of times elsewhere.</w:t>
      </w:r>
    </w:p>
  </w:comment>
  <w:comment w:id="177" w:author="Johnni Hansen" w:date="2021-10-22T14:40:00Z" w:initials="JH">
    <w:p w14:paraId="6F7D742B" w14:textId="44156686" w:rsidR="00EB3850" w:rsidRDefault="00EB3850">
      <w:pPr>
        <w:pStyle w:val="CommentText"/>
      </w:pPr>
      <w:r>
        <w:rPr>
          <w:rStyle w:val="CommentReference"/>
        </w:rPr>
        <w:annotationRef/>
      </w:r>
      <w:r>
        <w:t>What is the implication?</w:t>
      </w:r>
    </w:p>
  </w:comment>
  <w:comment w:id="178" w:author="Ole Raaschou-Nielsen" w:date="2021-10-18T12:30:00Z" w:initials="OR">
    <w:p w14:paraId="0625F45F" w14:textId="549B02F2" w:rsidR="00EB3850" w:rsidRDefault="00EB3850">
      <w:pPr>
        <w:pStyle w:val="CommentText"/>
      </w:pPr>
      <w:r>
        <w:rPr>
          <w:rStyle w:val="CommentReference"/>
        </w:rPr>
        <w:annotationRef/>
      </w:r>
      <w:r>
        <w:t>Mostly repeating Methods</w:t>
      </w:r>
    </w:p>
  </w:comment>
  <w:comment w:id="182" w:author="Weisskopf" w:date="2021-10-22T17:08:00Z" w:initials="MOU">
    <w:p w14:paraId="11A5966F" w14:textId="29328FC8" w:rsidR="00EB3850" w:rsidRDefault="00EB3850">
      <w:pPr>
        <w:pStyle w:val="CommentText"/>
      </w:pPr>
      <w:r>
        <w:rPr>
          <w:rStyle w:val="CommentReference"/>
        </w:rPr>
        <w:annotationRef/>
      </w:r>
      <w:r>
        <w:t>Odd to say this here given you started the sentence with a main conclusion about a 5 year concentration.</w:t>
      </w:r>
    </w:p>
  </w:comment>
  <w:comment w:id="183" w:author="Weisskopf" w:date="2021-10-22T17:09:00Z" w:initials="MOU">
    <w:p w14:paraId="3D1C287F" w14:textId="0A558B96" w:rsidR="00EB3850" w:rsidRDefault="00EB3850">
      <w:pPr>
        <w:pStyle w:val="CommentText"/>
      </w:pPr>
      <w:r>
        <w:rPr>
          <w:rStyle w:val="CommentReference"/>
        </w:rPr>
        <w:annotationRef/>
      </w:r>
      <w:r>
        <w:t>So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181" w:author="Ole Raaschou-Nielsen" w:date="2021-10-18T12:31:00Z" w:initials="OR">
    <w:p w14:paraId="0093ED94" w14:textId="222099B7" w:rsidR="00EB3850" w:rsidRDefault="00EB3850">
      <w:pPr>
        <w:pStyle w:val="CommentText"/>
      </w:pPr>
      <w:r>
        <w:rPr>
          <w:rStyle w:val="CommentReference"/>
        </w:rPr>
        <w:annotationRef/>
      </w:r>
      <w:r>
        <w:t>As mentioned previously: I see an association with EC. Not with other pollutants. Not with combinations of pollutants.</w:t>
      </w:r>
    </w:p>
  </w:comment>
  <w:comment w:id="191" w:author="Ole Raaschou-Nielsen" w:date="2021-10-18T12:33:00Z" w:initials="OR">
    <w:p w14:paraId="761A88E4" w14:textId="30CAA65B" w:rsidR="00EB3850" w:rsidRDefault="00EB3850">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192" w:author="Matthias Ketzel" w:date="2021-10-22T08:50:00Z" w:initials="MK">
    <w:p w14:paraId="6246A9F5" w14:textId="162A4FDD" w:rsidR="00EB3850" w:rsidRDefault="00EB3850">
      <w:pPr>
        <w:pStyle w:val="CommentText"/>
      </w:pPr>
      <w:r>
        <w:rPr>
          <w:rStyle w:val="CommentReference"/>
        </w:rPr>
        <w:annotationRef/>
      </w:r>
      <w:r>
        <w:t>Right, but in Denmark a large fraction of EC comes from small combustion sources (mainly wood stoves) need to be mentioned here.</w:t>
      </w:r>
    </w:p>
  </w:comment>
  <w:comment w:id="198" w:author="Matthias Ketzel" w:date="2021-10-22T08:54:00Z" w:initials="MK">
    <w:p w14:paraId="4765291B" w14:textId="70FD3E4F" w:rsidR="00EB3850" w:rsidRDefault="00EB3850">
      <w:pPr>
        <w:pStyle w:val="CommentText"/>
      </w:pPr>
      <w:r>
        <w:rPr>
          <w:rStyle w:val="CommentReference"/>
        </w:rPr>
        <w:annotationRef/>
      </w:r>
      <w:r>
        <w:t>I find it a bit surprising that you do not see and effect with NOx given this high correlations between EC and NOx.</w:t>
      </w:r>
    </w:p>
  </w:comment>
  <w:comment w:id="199" w:author="Jørgen Brandt" w:date="2021-10-25T14:02:00Z" w:initials="JB">
    <w:p w14:paraId="041C771A" w14:textId="1CE43BE6" w:rsidR="003235EC" w:rsidRDefault="003235EC">
      <w:pPr>
        <w:pStyle w:val="CommentText"/>
      </w:pPr>
      <w:r>
        <w:rPr>
          <w:rStyle w:val="CommentReference"/>
        </w:rPr>
        <w:annotationRef/>
      </w:r>
      <w:r>
        <w:t>And other sources…</w:t>
      </w:r>
      <w:bookmarkStart w:id="200" w:name="_GoBack"/>
      <w:bookmarkEnd w:id="200"/>
    </w:p>
  </w:comment>
  <w:comment w:id="201" w:author="Weisskopf" w:date="2021-10-22T17:15:00Z" w:initials="MOU">
    <w:p w14:paraId="3A255F21" w14:textId="3DBA6FD7" w:rsidR="00EB3850" w:rsidRDefault="00EB3850">
      <w:pPr>
        <w:pStyle w:val="CommentText"/>
      </w:pPr>
      <w:r>
        <w:rPr>
          <w:rStyle w:val="CommentReference"/>
        </w:rPr>
        <w:annotationRef/>
      </w:r>
      <w:r>
        <w:t>Also why would ALS in an individual affect these measures?  I doubt there is substantial (if any!) residential movement in the year before ALS because of symptoms.  Could cite my Weisskopf and Webster, Epidemiology, 2017 paper</w:t>
      </w:r>
    </w:p>
  </w:comment>
  <w:comment w:id="206" w:author="Johnni Hansen" w:date="2021-10-22T14:39:00Z" w:initials="JH">
    <w:p w14:paraId="1A03BC87" w14:textId="1768172F" w:rsidR="00EB3850" w:rsidRDefault="00EB3850">
      <w:pPr>
        <w:pStyle w:val="CommentText"/>
      </w:pPr>
      <w:r>
        <w:rPr>
          <w:rStyle w:val="CommentReference"/>
        </w:rPr>
        <w:annotationRef/>
      </w:r>
      <w:r>
        <w:t>Trivial and self evident</w:t>
      </w:r>
    </w:p>
  </w:comment>
  <w:comment w:id="212" w:author="Ole Raaschou-Nielsen" w:date="2021-10-18T12:38:00Z" w:initials="OR">
    <w:p w14:paraId="2AA543C1" w14:textId="6D294DDD" w:rsidR="00EB3850" w:rsidRDefault="00EB3850">
      <w:pPr>
        <w:pStyle w:val="CommentText"/>
      </w:pPr>
      <w:r>
        <w:rPr>
          <w:rStyle w:val="CommentReference"/>
        </w:rPr>
        <w:annotationRef/>
      </w:r>
      <w:r>
        <w:t>I guess you should explain this statement better</w:t>
      </w:r>
    </w:p>
  </w:comment>
  <w:comment w:id="213" w:author="Ole Raaschou-Nielsen" w:date="2021-10-18T12:39:00Z" w:initials="OR">
    <w:p w14:paraId="37487E3F" w14:textId="4D48553F" w:rsidR="00EB3850" w:rsidRDefault="00EB3850">
      <w:pPr>
        <w:pStyle w:val="CommentText"/>
      </w:pPr>
      <w:r>
        <w:rPr>
          <w:rStyle w:val="CommentReference"/>
        </w:rPr>
        <w:annotationRef/>
      </w:r>
      <w:r>
        <w:t>What does it mean that the model is independent from the BMI distribution?</w:t>
      </w:r>
    </w:p>
  </w:comment>
  <w:comment w:id="214" w:author="Ole Raaschou-Nielsen" w:date="2021-10-18T12:40:00Z" w:initials="OR">
    <w:p w14:paraId="1419F83A" w14:textId="42E771E6" w:rsidR="00EB3850" w:rsidRDefault="00EB3850">
      <w:pPr>
        <w:pStyle w:val="CommentText"/>
      </w:pPr>
      <w:r>
        <w:rPr>
          <w:rStyle w:val="CommentReference"/>
        </w:rPr>
        <w:annotationRef/>
      </w:r>
      <w:r>
        <w:t>How did you come to that conclusion?</w:t>
      </w:r>
    </w:p>
    <w:p w14:paraId="44095806" w14:textId="644A4828" w:rsidR="00EB3850" w:rsidRDefault="00EB3850">
      <w:pPr>
        <w:pStyle w:val="CommentText"/>
      </w:pPr>
      <w:r>
        <w:t>What about e.g. noise? Noise share source (traffic) with air pollution and studies have indicated assocaitions between noise and BMI</w:t>
      </w:r>
    </w:p>
  </w:comment>
  <w:comment w:id="211" w:author="Johnni Hansen" w:date="2021-10-22T14:42:00Z" w:initials="JH">
    <w:p w14:paraId="182F5423" w14:textId="24F3916D" w:rsidR="00EB3850" w:rsidRDefault="00EB3850">
      <w:pPr>
        <w:pStyle w:val="CommentText"/>
      </w:pPr>
      <w:r>
        <w:rPr>
          <w:rStyle w:val="CommentReference"/>
        </w:rPr>
        <w:annotationRef/>
      </w:r>
      <w:r>
        <w:t>This speculation should be shorter. Further, BMI is also partly included in the SES variabels</w:t>
      </w:r>
    </w:p>
  </w:comment>
  <w:comment w:id="219" w:author="Johnni Hansen" w:date="2021-10-22T14:44:00Z" w:initials="JH">
    <w:p w14:paraId="305903CF" w14:textId="1C39AAFA" w:rsidR="00EB3850" w:rsidRDefault="00EB3850">
      <w:pPr>
        <w:pStyle w:val="CommentText"/>
      </w:pPr>
      <w:r>
        <w:rPr>
          <w:rStyle w:val="CommentReference"/>
        </w:rPr>
        <w:annotationRef/>
      </w:r>
      <w:r>
        <w:t>A bit trivial…..</w:t>
      </w:r>
    </w:p>
  </w:comment>
  <w:comment w:id="220" w:author="Ole Raaschou-Nielsen" w:date="2021-10-18T12:43:00Z" w:initials="OR">
    <w:p w14:paraId="364D0C76" w14:textId="72D0DE46" w:rsidR="00EB3850" w:rsidRDefault="00EB3850">
      <w:pPr>
        <w:pStyle w:val="CommentText"/>
      </w:pPr>
      <w:r>
        <w:rPr>
          <w:rStyle w:val="CommentReference"/>
        </w:rPr>
        <w:annotationRef/>
      </w:r>
      <w:r>
        <w:t>I don’t understand that point</w:t>
      </w:r>
    </w:p>
  </w:comment>
  <w:comment w:id="222" w:author="Jibran Khan" w:date="2021-10-23T15:20:00Z" w:initials="JK">
    <w:p w14:paraId="0FC310AC" w14:textId="00481781" w:rsidR="00EB3850" w:rsidRDefault="00EB3850">
      <w:pPr>
        <w:pStyle w:val="CommentText"/>
      </w:pPr>
      <w:r>
        <w:rPr>
          <w:rStyle w:val="CommentReference"/>
        </w:rPr>
        <w:annotationRef/>
      </w:r>
      <w:r>
        <w:t>Before data acquisition, please add a separate contribution, “Exposure/air pollution modelling”. I provide example below.</w:t>
      </w:r>
    </w:p>
    <w:p w14:paraId="68BA6E34" w14:textId="41ED434E" w:rsidR="00EB3850" w:rsidRDefault="00EB3850">
      <w:pPr>
        <w:pStyle w:val="CommentText"/>
      </w:pPr>
    </w:p>
    <w:p w14:paraId="463BE200" w14:textId="791C8329" w:rsidR="00EB3850" w:rsidRDefault="00EB3850">
      <w:pPr>
        <w:pStyle w:val="CommentText"/>
      </w:pPr>
      <w:r>
        <w:t>Exposure/air pollution modelling: Local/street-scale: Khan, Ketzel; Urban scale: Brandt.</w:t>
      </w:r>
    </w:p>
  </w:comment>
  <w:comment w:id="225" w:author="Parks, Robbie M" w:date="2021-09-29T14:27:00Z" w:initials="PRM">
    <w:p w14:paraId="0AE50C3E" w14:textId="063DF93B" w:rsidR="00EB3850" w:rsidRDefault="00EB3850">
      <w:pPr>
        <w:pStyle w:val="CommentText"/>
      </w:pPr>
      <w:r>
        <w:rPr>
          <w:rStyle w:val="CommentReference"/>
        </w:rPr>
        <w:annotationRef/>
      </w:r>
      <w:r>
        <w:t>Dear all: please add conflict of interest disclosures if you need to.</w:t>
      </w:r>
    </w:p>
  </w:comment>
  <w:comment w:id="226" w:author="Parks, Robbie M" w:date="2021-09-09T15:53:00Z" w:initials="PRM">
    <w:p w14:paraId="2CD1636D" w14:textId="7307A87D" w:rsidR="00EB3850" w:rsidRDefault="00EB3850">
      <w:pPr>
        <w:pStyle w:val="CommentText"/>
      </w:pPr>
      <w:r>
        <w:rPr>
          <w:rStyle w:val="CommentReference"/>
        </w:rPr>
        <w:annotationRef/>
      </w:r>
      <w:r>
        <w:t>Dear all: please add your relevant grants here.</w:t>
      </w:r>
    </w:p>
  </w:comment>
  <w:comment w:id="227" w:author="Matthias Ketzel" w:date="2021-10-22T09:00:00Z" w:initials="MK">
    <w:p w14:paraId="66EAF367" w14:textId="2B850257" w:rsidR="00EB3850" w:rsidRDefault="00EB3850">
      <w:pPr>
        <w:pStyle w:val="CommentText"/>
      </w:pPr>
      <w:r>
        <w:rPr>
          <w:rStyle w:val="CommentReference"/>
        </w:rPr>
        <w:annotationRef/>
      </w:r>
      <w:r>
        <w:t>You mean latest reported residence or at study entry … you need to clarify how you deal with people moving.</w:t>
      </w:r>
    </w:p>
  </w:comment>
  <w:comment w:id="228" w:author="Weisskopf" w:date="2021-10-22T17:14:00Z" w:initials="MOU">
    <w:p w14:paraId="12921162" w14:textId="5AC23C48" w:rsidR="00EB3850" w:rsidRDefault="00EB3850">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FE5AF3" w15:done="0"/>
  <w15:commentEx w15:paraId="5BF1E941" w15:paraIdParent="68FE5AF3" w15:done="0"/>
  <w15:commentEx w15:paraId="7CCFF1A7" w15:paraIdParent="68FE5AF3" w15:done="0"/>
  <w15:commentEx w15:paraId="6D079489"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46B39426" w15:done="0"/>
  <w15:commentEx w15:paraId="1DF5DA29" w15:done="0"/>
  <w15:commentEx w15:paraId="4CE11C33" w15:done="0"/>
  <w15:commentEx w15:paraId="49E36286" w15:done="0"/>
  <w15:commentEx w15:paraId="40283B04" w15:paraIdParent="49E36286" w15:done="0"/>
  <w15:commentEx w15:paraId="3EBF764E" w15:done="0"/>
  <w15:commentEx w15:paraId="45350BB9" w15:done="0"/>
  <w15:commentEx w15:paraId="1F8B250B" w15:done="0"/>
  <w15:commentEx w15:paraId="4351E387" w15:done="0"/>
  <w15:commentEx w15:paraId="5952EDB0" w15:done="0"/>
  <w15:commentEx w15:paraId="22363477" w15:done="0"/>
  <w15:commentEx w15:paraId="45C6E3F0" w15:done="0"/>
  <w15:commentEx w15:paraId="1680A415" w15:done="0"/>
  <w15:commentEx w15:paraId="3CA35CE0" w15:done="0"/>
  <w15:commentEx w15:paraId="5598B30E" w15:done="0"/>
  <w15:commentEx w15:paraId="3CE593FA" w15:done="0"/>
  <w15:commentEx w15:paraId="7DEAFA89" w15:done="0"/>
  <w15:commentEx w15:paraId="191C4645" w15:done="0"/>
  <w15:commentEx w15:paraId="48A89CA5" w15:done="0"/>
  <w15:commentEx w15:paraId="3BC2F645" w15:done="0"/>
  <w15:commentEx w15:paraId="126B396F" w15:done="0"/>
  <w15:commentEx w15:paraId="7CDFACC5" w15:paraIdParent="126B396F" w15:done="0"/>
  <w15:commentEx w15:paraId="21ED8284" w15:done="0"/>
  <w15:commentEx w15:paraId="4BEA0FB8" w15:done="0"/>
  <w15:commentEx w15:paraId="46D294B7" w15:done="0"/>
  <w15:commentEx w15:paraId="72CA5ED7" w15:done="0"/>
  <w15:commentEx w15:paraId="3AFD22C6" w15:done="0"/>
  <w15:commentEx w15:paraId="02203BB3" w15:paraIdParent="3AFD22C6" w15:done="0"/>
  <w15:commentEx w15:paraId="744AFC57" w15:done="0"/>
  <w15:commentEx w15:paraId="578F6F13" w15:done="0"/>
  <w15:commentEx w15:paraId="28F1C6CB" w15:done="0"/>
  <w15:commentEx w15:paraId="0DCC841E" w15:done="0"/>
  <w15:commentEx w15:paraId="700526F5" w15:done="0"/>
  <w15:commentEx w15:paraId="211EC9EB" w15:done="0"/>
  <w15:commentEx w15:paraId="6C8E1969" w15:done="0"/>
  <w15:commentEx w15:paraId="041CC06D" w15:done="0"/>
  <w15:commentEx w15:paraId="5820E4EA" w15:paraIdParent="041CC06D" w15:done="0"/>
  <w15:commentEx w15:paraId="46E456E5" w15:done="0"/>
  <w15:commentEx w15:paraId="01C8DE46" w15:done="0"/>
  <w15:commentEx w15:paraId="2AEE2E5A" w15:done="0"/>
  <w15:commentEx w15:paraId="484A2D9B" w15:done="0"/>
  <w15:commentEx w15:paraId="4D4EB5EE" w15:done="0"/>
  <w15:commentEx w15:paraId="457696CF" w15:done="0"/>
  <w15:commentEx w15:paraId="59717730" w15:done="0"/>
  <w15:commentEx w15:paraId="3DDAA9A3" w15:done="0"/>
  <w15:commentEx w15:paraId="696E2221" w15:done="0"/>
  <w15:commentEx w15:paraId="16918F3F" w15:done="0"/>
  <w15:commentEx w15:paraId="20777D8D" w15:done="0"/>
  <w15:commentEx w15:paraId="71029ED4" w15:done="0"/>
  <w15:commentEx w15:paraId="15B36112" w15:done="0"/>
  <w15:commentEx w15:paraId="516D540F" w15:done="0"/>
  <w15:commentEx w15:paraId="19A3D0EC" w15:done="0"/>
  <w15:commentEx w15:paraId="28CBAEC9" w15:done="0"/>
  <w15:commentEx w15:paraId="30F462FA" w15:done="0"/>
  <w15:commentEx w15:paraId="5C743E1F" w15:done="0"/>
  <w15:commentEx w15:paraId="36B14B57" w15:done="0"/>
  <w15:commentEx w15:paraId="4E67EC69" w15:done="0"/>
  <w15:commentEx w15:paraId="06F1F008" w15:done="0"/>
  <w15:commentEx w15:paraId="5AF68DCB" w15:done="0"/>
  <w15:commentEx w15:paraId="1006264D" w15:done="0"/>
  <w15:commentEx w15:paraId="43480634" w15:done="0"/>
  <w15:commentEx w15:paraId="6538B239" w15:done="0"/>
  <w15:commentEx w15:paraId="4C52D0D5" w15:done="0"/>
  <w15:commentEx w15:paraId="7932A974" w15:done="0"/>
  <w15:commentEx w15:paraId="055D617E" w15:done="0"/>
  <w15:commentEx w15:paraId="6F7D742B" w15:done="0"/>
  <w15:commentEx w15:paraId="0625F45F" w15:done="0"/>
  <w15:commentEx w15:paraId="11A5966F" w15:done="0"/>
  <w15:commentEx w15:paraId="3D1C287F" w15:done="0"/>
  <w15:commentEx w15:paraId="0093ED94" w15:done="0"/>
  <w15:commentEx w15:paraId="761A88E4" w15:done="0"/>
  <w15:commentEx w15:paraId="6246A9F5" w15:done="0"/>
  <w15:commentEx w15:paraId="4765291B" w15:done="0"/>
  <w15:commentEx w15:paraId="041C771A" w15:done="0"/>
  <w15:commentEx w15:paraId="3A255F21" w15:done="0"/>
  <w15:commentEx w15:paraId="1A03BC87" w15:done="0"/>
  <w15:commentEx w15:paraId="2AA543C1" w15:done="0"/>
  <w15:commentEx w15:paraId="37487E3F" w15:done="0"/>
  <w15:commentEx w15:paraId="44095806" w15:done="0"/>
  <w15:commentEx w15:paraId="182F5423" w15:done="0"/>
  <w15:commentEx w15:paraId="305903CF" w15:done="0"/>
  <w15:commentEx w15:paraId="364D0C76" w15:done="0"/>
  <w15:commentEx w15:paraId="463BE200" w15:done="0"/>
  <w15:commentEx w15:paraId="0AE50C3E" w15:done="0"/>
  <w15:commentEx w15:paraId="2CD1636D" w15:done="0"/>
  <w15:commentEx w15:paraId="66EAF367" w15:done="0"/>
  <w15:commentEx w15:paraId="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5B0C" w16cex:dateUtc="2021-10-18T15:29:00Z"/>
  <w16cex:commentExtensible w16cex:durableId="251D5B0D" w16cex:dateUtc="2021-10-22T02:03:00Z"/>
  <w16cex:commentExtensible w16cex:durableId="251D5B0E" w16cex:dateUtc="2021-10-22T16:46:00Z"/>
  <w16cex:commentExtensible w16cex:durableId="2505600B" w16cex:dateUtc="2021-10-04T15:12:00Z"/>
  <w16cex:commentExtensible w16cex:durableId="25057BBA" w16cex:dateUtc="2021-10-04T17:10:00Z"/>
  <w16cex:commentExtensible w16cex:durableId="25057BC1" w16cex:dateUtc="2021-10-04T17:10:00Z"/>
  <w16cex:commentExtensible w16cex:durableId="251D5B12" w16cex:dateUtc="2021-10-18T15:31:00Z"/>
  <w16cex:commentExtensible w16cex:durableId="251D5B13" w16cex:dateUtc="2021-10-18T15:31:00Z"/>
  <w16cex:commentExtensible w16cex:durableId="251D5B14" w16cex:dateUtc="2021-10-18T15:34:00Z"/>
  <w16cex:commentExtensible w16cex:durableId="251D5B15" w16cex:dateUtc="2021-10-18T15:35:00Z"/>
  <w16cex:commentExtensible w16cex:durableId="251D5B16" w16cex:dateUtc="2021-10-18T15:36:00Z"/>
  <w16cex:commentExtensible w16cex:durableId="251D5B17" w16cex:dateUtc="2021-10-18T15:51:00Z"/>
  <w16cex:commentExtensible w16cex:durableId="251D5B18" w16cex:dateUtc="2021-10-18T15:54:00Z"/>
  <w16cex:commentExtensible w16cex:durableId="251D5B19" w16cex:dateUtc="2021-10-18T15:55:00Z"/>
  <w16cex:commentExtensible w16cex:durableId="251D5B1A" w16cex:dateUtc="2021-10-22T02:35:00Z"/>
  <w16cex:commentExtensible w16cex:durableId="251D5D0D" w16cex:dateUtc="2021-10-22T19:53:00Z"/>
  <w16cex:commentExtensible w16cex:durableId="251D5D31" w16cex:dateUtc="2021-10-22T19:54:00Z"/>
  <w16cex:commentExtensible w16cex:durableId="251D5B1B" w16cex:dateUtc="2021-10-18T16:03:00Z"/>
  <w16cex:commentExtensible w16cex:durableId="251D5B1C" w16cex:dateUtc="2021-10-18T16:05:00Z"/>
  <w16cex:commentExtensible w16cex:durableId="251D5B1D" w16cex:dateUtc="2021-10-18T16:07:00Z"/>
  <w16cex:commentExtensible w16cex:durableId="251D5B1E" w16cex:dateUtc="2021-10-18T16:07:00Z"/>
  <w16cex:commentExtensible w16cex:durableId="251D5DE8" w16cex:dateUtc="2021-10-22T19:57:00Z"/>
  <w16cex:commentExtensible w16cex:durableId="251D5B1F" w16cex:dateUtc="2021-10-18T16:11:00Z"/>
  <w16cex:commentExtensible w16cex:durableId="251D5E0E" w16cex:dateUtc="2021-10-22T19:58:00Z"/>
  <w16cex:commentExtensible w16cex:durableId="251D5B20" w16cex:dateUtc="2021-10-18T16:11:00Z"/>
  <w16cex:commentExtensible w16cex:durableId="2505601A" w16cex:dateUtc="2021-10-04T15:12:00Z"/>
  <w16cex:commentExtensible w16cex:durableId="251D5B22" w16cex:dateUtc="2021-10-18T16:13:00Z"/>
  <w16cex:commentExtensible w16cex:durableId="251D5B23" w16cex:dateUtc="2021-10-22T12:01:00Z"/>
  <w16cex:commentExtensible w16cex:durableId="251D5B24" w16cex:dateUtc="2021-10-18T16:14:00Z"/>
  <w16cex:commentExtensible w16cex:durableId="251D5F3B" w16cex:dateUtc="2021-10-22T20:03:00Z"/>
  <w16cex:commentExtensible w16cex:durableId="251D5B25" w16cex:dateUtc="2021-10-18T16:15:00Z"/>
  <w16cex:commentExtensible w16cex:durableId="251D5B26" w16cex:dateUtc="2021-10-22T12:05:00Z"/>
  <w16cex:commentExtensible w16cex:durableId="251D5B27" w16cex:dateUtc="2021-10-22T12:10:00Z"/>
  <w16cex:commentExtensible w16cex:durableId="2505602C" w16cex:dateUtc="2021-10-04T15:12:00Z"/>
  <w16cex:commentExtensible w16cex:durableId="251D5B29" w16cex:dateUtc="2021-10-04T15:12:00Z"/>
  <w16cex:commentExtensible w16cex:durableId="251D5B2A" w16cex:dateUtc="2021-10-22T12:17:00Z"/>
  <w16cex:commentExtensible w16cex:durableId="251D5B2B" w16cex:dateUtc="2021-10-18T16:16:00Z"/>
  <w16cex:commentExtensible w16cex:durableId="251D5B2C" w16cex:dateUtc="2021-10-22T18:24:00Z"/>
  <w16cex:commentExtensible w16cex:durableId="251D5B2D" w16cex:dateUtc="2021-10-22T18:21:00Z"/>
  <w16cex:commentExtensible w16cex:durableId="251D6071" w16cex:dateUtc="2021-10-22T20:08:00Z"/>
  <w16cex:commentExtensible w16cex:durableId="251D5B2E" w16cex:dateUtc="2021-10-18T16:17:00Z"/>
  <w16cex:commentExtensible w16cex:durableId="251D6B67" w16cex:dateUtc="2021-10-22T20:55:00Z"/>
  <w16cex:commentExtensible w16cex:durableId="251D5B2F" w16cex:dateUtc="2021-10-18T16:21:00Z"/>
  <w16cex:commentExtensible w16cex:durableId="251D5B30" w16cex:dateUtc="2021-10-22T18:27:00Z"/>
  <w16cex:commentExtensible w16cex:durableId="251D5B31" w16cex:dateUtc="2021-10-22T12:31:00Z"/>
  <w16cex:commentExtensible w16cex:durableId="251D6189" w16cex:dateUtc="2021-10-22T20:12:00Z"/>
  <w16cex:commentExtensible w16cex:durableId="251D5B32" w16cex:dateUtc="2021-10-22T12:35:00Z"/>
  <w16cex:commentExtensible w16cex:durableId="251D5B33" w16cex:dateUtc="2021-10-18T16:22:00Z"/>
  <w16cex:commentExtensible w16cex:durableId="251D6260" w16cex:dateUtc="2021-10-22T20:16:00Z"/>
  <w16cex:commentExtensible w16cex:durableId="251D62BA" w16cex:dateUtc="2021-10-22T20:18:00Z"/>
  <w16cex:commentExtensible w16cex:durableId="251D653A" w16cex:dateUtc="2021-10-22T20:28:00Z"/>
  <w16cex:commentExtensible w16cex:durableId="251D5B34" w16cex:dateUtc="2021-10-22T18:29:00Z"/>
  <w16cex:commentExtensible w16cex:durableId="251D6301" w16cex:dateUtc="2021-10-22T20:19:00Z"/>
  <w16cex:commentExtensible w16cex:durableId="251D5B35" w16cex:dateUtc="2021-10-22T18:31:00Z"/>
  <w16cex:commentExtensible w16cex:durableId="251D5B36" w16cex:dateUtc="2021-10-18T16:24:00Z"/>
  <w16cex:commentExtensible w16cex:durableId="251D5B37" w16cex:dateUtc="2021-10-22T12:43:00Z"/>
  <w16cex:commentExtensible w16cex:durableId="251D5B38" w16cex:dateUtc="2021-10-18T16:26:00Z"/>
  <w16cex:commentExtensible w16cex:durableId="251D5B39" w16cex:dateUtc="2021-10-18T16:27:00Z"/>
  <w16cex:commentExtensible w16cex:durableId="251D5B3A" w16cex:dateUtc="2021-10-22T12:47:00Z"/>
  <w16cex:commentExtensible w16cex:durableId="251D6E5F" w16cex:dateUtc="2021-10-22T21:07:00Z"/>
  <w16cex:commentExtensible w16cex:durableId="251D65D6" w16cex:dateUtc="2021-10-22T20:31:00Z"/>
  <w16cex:commentExtensible w16cex:durableId="251D5B3B" w16cex:dateUtc="2021-10-22T18:40:00Z"/>
  <w16cex:commentExtensible w16cex:durableId="251D5B3C" w16cex:dateUtc="2021-10-18T16:30:00Z"/>
  <w16cex:commentExtensible w16cex:durableId="251D6E95" w16cex:dateUtc="2021-10-22T21:08:00Z"/>
  <w16cex:commentExtensible w16cex:durableId="251D6ED7" w16cex:dateUtc="2021-10-22T21:09:00Z"/>
  <w16cex:commentExtensible w16cex:durableId="251D5B3D" w16cex:dateUtc="2021-10-18T16:31:00Z"/>
  <w16cex:commentExtensible w16cex:durableId="251D5B3E" w16cex:dateUtc="2021-10-18T16:33:00Z"/>
  <w16cex:commentExtensible w16cex:durableId="251D5B3F" w16cex:dateUtc="2021-10-22T12:50:00Z"/>
  <w16cex:commentExtensible w16cex:durableId="251D5B40" w16cex:dateUtc="2021-10-22T12:54:00Z"/>
  <w16cex:commentExtensible w16cex:durableId="251D702D" w16cex:dateUtc="2021-10-22T21:15:00Z"/>
  <w16cex:commentExtensible w16cex:durableId="251D5B41" w16cex:dateUtc="2021-10-22T18:39:00Z"/>
  <w16cex:commentExtensible w16cex:durableId="251D5B42" w16cex:dateUtc="2021-10-18T16:38:00Z"/>
  <w16cex:commentExtensible w16cex:durableId="251D5B43" w16cex:dateUtc="2021-10-18T16:39:00Z"/>
  <w16cex:commentExtensible w16cex:durableId="251D5B44" w16cex:dateUtc="2021-10-18T16:40:00Z"/>
  <w16cex:commentExtensible w16cex:durableId="251D5B45" w16cex:dateUtc="2021-10-22T18:42:00Z"/>
  <w16cex:commentExtensible w16cex:durableId="251D5B46" w16cex:dateUtc="2021-10-22T18:44:00Z"/>
  <w16cex:commentExtensible w16cex:durableId="251D5B47" w16cex:dateUtc="2021-10-18T16:43:00Z"/>
  <w16cex:commentExtensible w16cex:durableId="24FEF64C" w16cex:dateUtc="2021-09-29T18:27:00Z"/>
  <w16cex:commentExtensible w16cex:durableId="24E4AC81" w16cex:dateUtc="2021-09-09T19:53:00Z"/>
  <w16cex:commentExtensible w16cex:durableId="251D5B4A" w16cex:dateUtc="2021-10-22T13:00:00Z"/>
  <w16cex:commentExtensible w16cex:durableId="251D6FEB" w16cex:dateUtc="2021-10-22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E5AF3" w16cid:durableId="251D5B0C"/>
  <w16cid:commentId w16cid:paraId="5BF1E941" w16cid:durableId="251D5B0D"/>
  <w16cid:commentId w16cid:paraId="6D079489" w16cid:durableId="251D5B0E"/>
  <w16cid:commentId w16cid:paraId="6B0D8BAA" w16cid:durableId="2505600B"/>
  <w16cid:commentId w16cid:paraId="65AEBB61" w16cid:durableId="25057BBA"/>
  <w16cid:commentId w16cid:paraId="5B4567D7" w16cid:durableId="25057BC1"/>
  <w16cid:commentId w16cid:paraId="6587B354" w16cid:durableId="251D5B12"/>
  <w16cid:commentId w16cid:paraId="1DD0DDD9" w16cid:durableId="251D5B13"/>
  <w16cid:commentId w16cid:paraId="6948F81A" w16cid:durableId="251D5B14"/>
  <w16cid:commentId w16cid:paraId="45A6D7B3" w16cid:durableId="251D5B15"/>
  <w16cid:commentId w16cid:paraId="0D9495BB" w16cid:durableId="251D5B16"/>
  <w16cid:commentId w16cid:paraId="1DF5DA29" w16cid:durableId="251D5B17"/>
  <w16cid:commentId w16cid:paraId="4CE11C33" w16cid:durableId="251D5B18"/>
  <w16cid:commentId w16cid:paraId="49E36286" w16cid:durableId="251D5B19"/>
  <w16cid:commentId w16cid:paraId="40283B04" w16cid:durableId="251D5B1A"/>
  <w16cid:commentId w16cid:paraId="3EBF764E" w16cid:durableId="251D5D0D"/>
  <w16cid:commentId w16cid:paraId="45350BB9" w16cid:durableId="251D5D31"/>
  <w16cid:commentId w16cid:paraId="1F8B250B" w16cid:durableId="251D5B1B"/>
  <w16cid:commentId w16cid:paraId="4351E387" w16cid:durableId="251D5B1C"/>
  <w16cid:commentId w16cid:paraId="22363477" w16cid:durableId="251D5B1D"/>
  <w16cid:commentId w16cid:paraId="45C6E3F0" w16cid:durableId="251D5B1E"/>
  <w16cid:commentId w16cid:paraId="1680A415" w16cid:durableId="251D5DE8"/>
  <w16cid:commentId w16cid:paraId="3CA35CE0" w16cid:durableId="251D5B1F"/>
  <w16cid:commentId w16cid:paraId="5598B30E" w16cid:durableId="251D5E0E"/>
  <w16cid:commentId w16cid:paraId="7DEAFA89" w16cid:durableId="251D5B20"/>
  <w16cid:commentId w16cid:paraId="191C4645" w16cid:durableId="2505601A"/>
  <w16cid:commentId w16cid:paraId="126B396F" w16cid:durableId="251D5B22"/>
  <w16cid:commentId w16cid:paraId="7CDFACC5" w16cid:durableId="251D5B23"/>
  <w16cid:commentId w16cid:paraId="46D294B7" w16cid:durableId="251D5B24"/>
  <w16cid:commentId w16cid:paraId="72CA5ED7" w16cid:durableId="251D5F3B"/>
  <w16cid:commentId w16cid:paraId="3AFD22C6" w16cid:durableId="251D5B25"/>
  <w16cid:commentId w16cid:paraId="02203BB3" w16cid:durableId="251D5B26"/>
  <w16cid:commentId w16cid:paraId="0DCC841E" w16cid:durableId="251D5B27"/>
  <w16cid:commentId w16cid:paraId="700526F5" w16cid:durableId="2505602C"/>
  <w16cid:commentId w16cid:paraId="211EC9EB" w16cid:durableId="251D5B29"/>
  <w16cid:commentId w16cid:paraId="041CC06D" w16cid:durableId="251D5B2A"/>
  <w16cid:commentId w16cid:paraId="46E456E5" w16cid:durableId="251D5B2B"/>
  <w16cid:commentId w16cid:paraId="01C8DE46" w16cid:durableId="251D5B2C"/>
  <w16cid:commentId w16cid:paraId="2AEE2E5A" w16cid:durableId="251D5B2D"/>
  <w16cid:commentId w16cid:paraId="484A2D9B" w16cid:durableId="251D6071"/>
  <w16cid:commentId w16cid:paraId="4D4EB5EE" w16cid:durableId="251D5B2E"/>
  <w16cid:commentId w16cid:paraId="457696CF" w16cid:durableId="251D6B67"/>
  <w16cid:commentId w16cid:paraId="59717730" w16cid:durableId="251D5B2F"/>
  <w16cid:commentId w16cid:paraId="696E2221" w16cid:durableId="251D5B30"/>
  <w16cid:commentId w16cid:paraId="16918F3F" w16cid:durableId="251D5B31"/>
  <w16cid:commentId w16cid:paraId="71029ED4" w16cid:durableId="251D6189"/>
  <w16cid:commentId w16cid:paraId="15B36112" w16cid:durableId="251D5B32"/>
  <w16cid:commentId w16cid:paraId="516D540F" w16cid:durableId="251D5B33"/>
  <w16cid:commentId w16cid:paraId="19A3D0EC" w16cid:durableId="251D6260"/>
  <w16cid:commentId w16cid:paraId="30F462FA" w16cid:durableId="251D62BA"/>
  <w16cid:commentId w16cid:paraId="5C743E1F" w16cid:durableId="251D653A"/>
  <w16cid:commentId w16cid:paraId="36B14B57" w16cid:durableId="251D5B34"/>
  <w16cid:commentId w16cid:paraId="4E67EC69" w16cid:durableId="251D6301"/>
  <w16cid:commentId w16cid:paraId="06F1F008" w16cid:durableId="251D5B35"/>
  <w16cid:commentId w16cid:paraId="5AF68DCB" w16cid:durableId="251D5B36"/>
  <w16cid:commentId w16cid:paraId="1006264D" w16cid:durableId="251D5B37"/>
  <w16cid:commentId w16cid:paraId="43480634" w16cid:durableId="251D5B38"/>
  <w16cid:commentId w16cid:paraId="6538B239" w16cid:durableId="251D5B39"/>
  <w16cid:commentId w16cid:paraId="4C52D0D5" w16cid:durableId="251D5B3A"/>
  <w16cid:commentId w16cid:paraId="7932A974" w16cid:durableId="251D6E5F"/>
  <w16cid:commentId w16cid:paraId="055D617E" w16cid:durableId="251D65D6"/>
  <w16cid:commentId w16cid:paraId="6F7D742B" w16cid:durableId="251D5B3B"/>
  <w16cid:commentId w16cid:paraId="0625F45F" w16cid:durableId="251D5B3C"/>
  <w16cid:commentId w16cid:paraId="11A5966F" w16cid:durableId="251D6E95"/>
  <w16cid:commentId w16cid:paraId="3D1C287F" w16cid:durableId="251D6ED7"/>
  <w16cid:commentId w16cid:paraId="0093ED94" w16cid:durableId="251D5B3D"/>
  <w16cid:commentId w16cid:paraId="761A88E4" w16cid:durableId="251D5B3E"/>
  <w16cid:commentId w16cid:paraId="6246A9F5" w16cid:durableId="251D5B3F"/>
  <w16cid:commentId w16cid:paraId="4765291B" w16cid:durableId="251D5B40"/>
  <w16cid:commentId w16cid:paraId="3A255F21" w16cid:durableId="251D702D"/>
  <w16cid:commentId w16cid:paraId="1A03BC87" w16cid:durableId="251D5B41"/>
  <w16cid:commentId w16cid:paraId="2AA543C1" w16cid:durableId="251D5B42"/>
  <w16cid:commentId w16cid:paraId="37487E3F" w16cid:durableId="251D5B43"/>
  <w16cid:commentId w16cid:paraId="44095806" w16cid:durableId="251D5B44"/>
  <w16cid:commentId w16cid:paraId="182F5423" w16cid:durableId="251D5B45"/>
  <w16cid:commentId w16cid:paraId="305903CF" w16cid:durableId="251D5B46"/>
  <w16cid:commentId w16cid:paraId="364D0C76" w16cid:durableId="251D5B47"/>
  <w16cid:commentId w16cid:paraId="0AE50C3E" w16cid:durableId="24FEF64C"/>
  <w16cid:commentId w16cid:paraId="2CD1636D" w16cid:durableId="24E4AC81"/>
  <w16cid:commentId w16cid:paraId="66EAF367" w16cid:durableId="251D5B4A"/>
  <w16cid:commentId w16cid:paraId="12921162" w16cid:durableId="251D6FE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354AE4" w14:textId="77777777" w:rsidR="00D1402C" w:rsidRDefault="00D1402C">
      <w:pPr>
        <w:spacing w:line="240" w:lineRule="auto"/>
      </w:pPr>
      <w:r>
        <w:separator/>
      </w:r>
    </w:p>
  </w:endnote>
  <w:endnote w:type="continuationSeparator" w:id="0">
    <w:p w14:paraId="5A6A1A94" w14:textId="77777777" w:rsidR="00D1402C" w:rsidRDefault="00D140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E8ECE6" w14:textId="77777777" w:rsidR="00D1402C" w:rsidRDefault="00D1402C">
      <w:pPr>
        <w:spacing w:line="240" w:lineRule="auto"/>
      </w:pPr>
      <w:r>
        <w:separator/>
      </w:r>
    </w:p>
  </w:footnote>
  <w:footnote w:type="continuationSeparator" w:id="0">
    <w:p w14:paraId="27963C41" w14:textId="77777777" w:rsidR="00D1402C" w:rsidRDefault="00D1402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Jibran Khan">
    <w15:presenceInfo w15:providerId="AD" w15:userId="S-1-5-21-1647451481-3672502608-3803859085-151122"/>
  </w15:person>
  <w15:person w15:author="Johnni Hansen">
    <w15:presenceInfo w15:providerId="AD" w15:userId="S-1-5-21-2431388123-1585144882-552047939-2123"/>
  </w15:person>
  <w15:person w15:author="Parks, Robbie M">
    <w15:presenceInfo w15:providerId="AD" w15:userId="S::rmp15@ic.ac.uk::cb6b7f8d-c7e1-44f5-b2d9-a44f305898c3"/>
  </w15:person>
  <w15:person w15:author="Jørgen Brandt">
    <w15:presenceInfo w15:providerId="AD" w15:userId="S-1-5-21-1647451481-3672502608-3803859085-53413"/>
  </w15:person>
  <w15:person w15:author="Goldsmith, Jeff">
    <w15:presenceInfo w15:providerId="AD" w15:userId="S::ajg2202@cumc.columbia.edu::4c3f4229-9ab4-4101-8ad0-c11853fe5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da-DK" w:vendorID="64" w:dllVersion="131078" w:nlCheck="1" w:checkStyle="0"/>
  <w:activeWritingStyle w:appName="MSWord" w:lang="de-DE" w:vendorID="64" w:dllVersion="131078" w:nlCheck="1" w:checkStyle="0"/>
  <w:trackRevisions/>
  <w:defaultTabStop w:val="720"/>
  <w:autoHyphenation/>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98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17B52"/>
    <w:rsid w:val="003200B9"/>
    <w:rsid w:val="00320DA1"/>
    <w:rsid w:val="003221F8"/>
    <w:rsid w:val="00322F56"/>
    <w:rsid w:val="003235EC"/>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683"/>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2C7A"/>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CF4"/>
    <w:rsid w:val="005B6B96"/>
    <w:rsid w:val="005B6BF1"/>
    <w:rsid w:val="005B6F8A"/>
    <w:rsid w:val="005C0858"/>
    <w:rsid w:val="005C167D"/>
    <w:rsid w:val="005C1906"/>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20E2"/>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637"/>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71"/>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2F01"/>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120"/>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1D47"/>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3D75"/>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2CD"/>
    <w:rsid w:val="00B34568"/>
    <w:rsid w:val="00B3496B"/>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A9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6899"/>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B3C"/>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02C"/>
    <w:rsid w:val="00D1431F"/>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53C"/>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3850"/>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8" Type="http://schemas.openxmlformats.org/officeDocument/2006/relationships/hyperlink" Target="https://journals.lww.com/environepidem/Fulltext/2018/06000/Evaluation_of_the_Danish_AirGIS_air_pollution.6.aspx" TargetMode="External"/><Relationship Id="rId3" Type="http://schemas.openxmlformats.org/officeDocument/2006/relationships/hyperlink" Target="https://doi.org/10.1016/j.atmosenv.2021.118633" TargetMode="External"/><Relationship Id="rId7" Type="http://schemas.openxmlformats.org/officeDocument/2006/relationships/hyperlink" Target="https://www.harmo.org/Conferences/Proceedings/_Bologna/publishedSections/H18-107-Ketzel.pdf" TargetMode="External"/><Relationship Id="rId2" Type="http://schemas.openxmlformats.org/officeDocument/2006/relationships/hyperlink" Target="https://ui.adsabs.harvard.edu/link_gateway/2003PCE....28..335B/doi:10.1016/S1474-7065(03)00054-8" TargetMode="External"/><Relationship Id="rId1" Type="http://schemas.openxmlformats.org/officeDocument/2006/relationships/hyperlink" Target="https://doi.org/10.1016/S1352-2310(00)00415-5" TargetMode="External"/><Relationship Id="rId6" Type="http://schemas.openxmlformats.org/officeDocument/2006/relationships/hyperlink" Target="https://www.researchgate.net/publication/48208975_Evaluation_of_AIRGIS_--_a_GIS-based_air_pollution_and_human_exposure_modelling_system" TargetMode="External"/><Relationship Id="rId5" Type="http://schemas.openxmlformats.org/officeDocument/2006/relationships/hyperlink" Target="https://www.inderscienceonline.com/doi/abs/10.1504/IJEP.2011.047337?journalCode=ijep" TargetMode="External"/><Relationship Id="rId4" Type="http://schemas.openxmlformats.org/officeDocument/2006/relationships/hyperlink" Target="https://doi.org/10.1016/j.atmosenv.2018.10.0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robbie.parks@columbi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0</Pages>
  <Words>27733</Words>
  <Characters>169178</Characters>
  <Application>Microsoft Office Word</Application>
  <DocSecurity>0</DocSecurity>
  <Lines>1409</Lines>
  <Paragraphs>3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Jørgen Brandt</cp:lastModifiedBy>
  <cp:revision>5</cp:revision>
  <cp:lastPrinted>2020-07-23T03:46:00Z</cp:lastPrinted>
  <dcterms:created xsi:type="dcterms:W3CDTF">2021-10-25T11:01:00Z</dcterms:created>
  <dcterms:modified xsi:type="dcterms:W3CDTF">2021-10-25T12: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